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B85F3C" w:rsidP="002B4BDA">
      <w:pPr>
        <w:pStyle w:val="Untertitel"/>
        <w:rPr>
          <w:b/>
        </w:rPr>
      </w:pPr>
      <w:r w:rsidRPr="00257D83">
        <w:rPr>
          <w:noProof/>
          <w:lang w:val="en-US" w:eastAsia="en-US"/>
        </w:rPr>
        <mc:AlternateContent>
          <mc:Choice Requires="wps">
            <w:drawing>
              <wp:anchor distT="0" distB="0" distL="114300" distR="114300" simplePos="0" relativeHeight="251658240" behindDoc="0" locked="0" layoutInCell="1" allowOverlap="1" wp14:anchorId="60CC8B3E" wp14:editId="2206B81F">
                <wp:simplePos x="0" y="0"/>
                <wp:positionH relativeFrom="column">
                  <wp:posOffset>-1781175</wp:posOffset>
                </wp:positionH>
                <wp:positionV relativeFrom="margin">
                  <wp:posOffset>937894</wp:posOffset>
                </wp:positionV>
                <wp:extent cx="7533005" cy="2999105"/>
                <wp:effectExtent l="0" t="0" r="10795" b="10795"/>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2999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0CC8B3E" id="_x0000_t202" coordsize="21600,21600" o:spt="202" path="m,l,21600r21600,l21600,xe">
                <v:stroke joinstyle="miter"/>
                <v:path gradientshapeok="t" o:connecttype="rect"/>
              </v:shapetype>
              <v:shape id="Textfeld 1" o:spid="_x0000_s1026" type="#_x0000_t202" style="position:absolute;left:0;text-align:left;margin-left:-140.25pt;margin-top:73.85pt;width:593.15pt;height:236.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" filled="f" stroked="f">
                <v:textbox inset="0,0,0,0">
                  <w:txbxContent>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72576" behindDoc="0" locked="0" layoutInCell="1" allowOverlap="1" wp14:anchorId="46B55C02" wp14:editId="3697A5AC">
                <wp:simplePos x="0" y="0"/>
                <wp:positionH relativeFrom="column">
                  <wp:posOffset>-1786255</wp:posOffset>
                </wp:positionH>
                <wp:positionV relativeFrom="margin">
                  <wp:posOffset>4549775</wp:posOffset>
                </wp:positionV>
                <wp:extent cx="7533005" cy="388620"/>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620"/>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6B55C02" id="Textfeld 5" o:spid="_x0000_s1027" type="#_x0000_t202" style="position:absolute;left:0;text-align:left;margin-left:-140.65pt;margin-top:358.25pt;width:593.15pt;height:3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66432" behindDoc="0" locked="0" layoutInCell="1" allowOverlap="1" wp14:anchorId="72BB955E" wp14:editId="215E27D8">
                <wp:simplePos x="0" y="0"/>
                <wp:positionH relativeFrom="column">
                  <wp:posOffset>-1786255</wp:posOffset>
                </wp:positionH>
                <wp:positionV relativeFrom="margin">
                  <wp:posOffset>4037965</wp:posOffset>
                </wp:positionV>
                <wp:extent cx="7533005" cy="509270"/>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270"/>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2BB955E" id="Textfeld 2" o:spid="_x0000_s1028" type="#_x0000_t202" style="position:absolute;left:0;text-align:left;margin-left:-140.65pt;margin-top:317.95pt;width:593.15pt;height:40.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56190" behindDoc="0" locked="0" layoutInCell="1" allowOverlap="1" wp14:anchorId="3B93954E" wp14:editId="27D396A5">
                <wp:simplePos x="0" y="0"/>
                <wp:positionH relativeFrom="column">
                  <wp:posOffset>-1783715</wp:posOffset>
                </wp:positionH>
                <wp:positionV relativeFrom="paragraph">
                  <wp:posOffset>3938583</wp:posOffset>
                </wp:positionV>
                <wp:extent cx="7533005" cy="612140"/>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14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85FB82" id="Rechteck 4" o:spid="_x0000_s1026" style="position:absolute;margin-left:-140.45pt;margin-top:310.1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9D57F3">
        <w:rPr>
          <w:rStyle w:val="Funotenzeichen"/>
        </w:rPr>
        <w:footnoteReference w:id="1"/>
      </w:r>
      <w:r w:rsidR="00A40862" w:rsidRPr="00257D83">
        <w:t xml:space="preserve"> </w:t>
      </w:r>
      <w:r w:rsidRPr="00257D83">
        <w:t xml:space="preserve">erklärt. Dieser Artikel </w:t>
      </w:r>
      <w:r w:rsidR="000C7179">
        <w:t>so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w:t>
      </w:r>
      <w:r w:rsidR="004F19DF">
        <w:t>Hyperlinks</w:t>
      </w:r>
      <w:r w:rsidRPr="00257D83">
        <w:t xml:space="preserve"> (3) Graphenstruktur, (4) die Trennung von Fakt und Interpretation und </w:t>
      </w:r>
      <w:r w:rsidR="007A1146">
        <w:t>(5)</w:t>
      </w:r>
      <w:r w:rsidR="004B5658">
        <w:t xml:space="preserve"> </w:t>
      </w:r>
      <w:r w:rsidRPr="00257D83">
        <w:t>die Open World Assumption (Offene-Welt-Annahme).</w:t>
      </w:r>
    </w:p>
    <w:p w:rsidR="008953FA" w:rsidRPr="00257D83" w:rsidRDefault="006041D0" w:rsidP="00B643FD">
      <w:r w:rsidRPr="00257D83">
        <w:t>Keines dieser Paradigmen ist ausschließlich im</w:t>
      </w:r>
      <w:r w:rsidR="00ED11D6">
        <w:t xml:space="preserve"> Kontext von Semantic Web </w:t>
      </w:r>
      <w:r w:rsidRPr="00257D83">
        <w:t xml:space="preserve">zu finden. </w:t>
      </w:r>
      <w:r w:rsidR="00A40862" w:rsidRPr="00257D83">
        <w:t>Im Gegenteil:</w:t>
      </w:r>
      <w:r w:rsidRPr="00257D83">
        <w:t xml:space="preserve"> </w:t>
      </w:r>
      <w:r w:rsidR="006F0C9A">
        <w:t>Die</w:t>
      </w:r>
      <w:r w:rsidR="007A1146">
        <w:t xml:space="preserve"> Konzepte</w:t>
      </w:r>
      <w:r w:rsidR="00A40862" w:rsidRPr="00257D83">
        <w:t xml:space="preserve"> haben </w:t>
      </w:r>
      <w:r w:rsidRPr="00257D83">
        <w:t>ihren Ursprung</w:t>
      </w:r>
      <w:r w:rsidR="006F0C9A">
        <w:t xml:space="preserve"> </w:t>
      </w:r>
      <w:r w:rsidRPr="00257D83">
        <w:t xml:space="preserve">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D7085C" w:rsidRPr="00257D83" w:rsidRDefault="00284FA6" w:rsidP="00D7085C">
      <w:r w:rsidRPr="00257D83">
        <w:rPr>
          <w:b/>
        </w:rPr>
        <w:t>Keywords:</w:t>
      </w:r>
      <w:r w:rsidRPr="00257D83">
        <w:t xml:space="preserve"> </w:t>
      </w:r>
      <w:r w:rsidR="00266C25">
        <w:t xml:space="preserve"> </w:t>
      </w:r>
      <w:r w:rsidR="00270CE4" w:rsidRPr="00257D83">
        <w:t xml:space="preserve">Semantic Web, Linked Data, </w:t>
      </w:r>
      <w:r w:rsidR="00266C25">
        <w:t xml:space="preserve">Hyperlinks, Hypertext,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Assumption, </w:t>
      </w:r>
      <w:r w:rsidR="0011793A" w:rsidRPr="00257D83">
        <w:t>Graphen</w:t>
      </w:r>
      <w:r w:rsidR="0007113C" w:rsidRPr="00257D83">
        <w:t>struktur</w:t>
      </w:r>
      <w:bookmarkStart w:id="2" w:name="_GoBack"/>
      <w:bookmarkEnd w:id="2"/>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Open World Assumption</w:t>
      </w:r>
      <w:bookmarkStart w:id="3" w:name="_Toc401910721"/>
    </w:p>
    <w:p w:rsidR="004B16E6" w:rsidRDefault="004B16E6" w:rsidP="00BB7E39">
      <w:pPr>
        <w:tabs>
          <w:tab w:val="left" w:pos="1440"/>
        </w:tabs>
      </w:pPr>
      <w:r>
        <w:t>CWA</w:t>
      </w:r>
      <w:r>
        <w:tab/>
        <w:t>Closed World Assumption</w:t>
      </w:r>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48006E" w:rsidP="00E25A0E">
      <w:r>
        <w:t>Dies</w:t>
      </w:r>
      <w:r w:rsidR="00A20B65">
        <w:t xml:space="preserve"> ist </w:t>
      </w:r>
      <w:r w:rsidR="00D60D0A">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w:t>
      </w:r>
      <w:r w:rsidR="006E215E">
        <w:t>eine Metapher</w:t>
      </w:r>
      <w:r w:rsidR="00BF579E" w:rsidRPr="00257D83">
        <w:t xml:space="preserve">: </w:t>
      </w:r>
      <w:r w:rsidR="00E25A0E" w:rsidRPr="00257D83">
        <w:t>Oberflächlich</w:t>
      </w:r>
      <w:r w:rsidR="00A20B65">
        <w:t xml:space="preserve"> verstanden</w:t>
      </w:r>
      <w:r w:rsidR="00D60D0A">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rsidR="00D60D0A">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4" w:name="_Ref402525794"/>
      <w:r w:rsidRPr="00257D83">
        <w:t>Mensch-Computer-Kooperation</w:t>
      </w:r>
      <w:bookmarkEnd w:id="4"/>
    </w:p>
    <w:p w:rsidR="00AD4420" w:rsidRPr="00257D83" w:rsidRDefault="00AD4420" w:rsidP="00E35DA7">
      <w:r w:rsidRPr="00257D83">
        <w:t>Es ist nicht mehr zu verleugnen, dass es einige Gebiete gibt</w:t>
      </w:r>
      <w:r w:rsidR="00D60D0A">
        <w:t>,</w:t>
      </w:r>
      <w:r w:rsidRPr="00257D83">
        <w:t xml:space="preserve"> in denen Computer</w:t>
      </w:r>
      <w:r w:rsidR="000D130F">
        <w:t xml:space="preserve"> mittlerweile</w:t>
      </w:r>
      <w:r w:rsidRPr="00257D83">
        <w:t xml:space="preserve"> erheblich besser und effizienter arbeiten als Menschen. </w:t>
      </w:r>
      <w:r w:rsidR="000D130F">
        <w:t>E</w:t>
      </w:r>
      <w:r w:rsidR="00D60D0A">
        <w:t>s</w:t>
      </w:r>
      <w:r w:rsidRPr="00257D83">
        <w:t xml:space="preserve"> k</w:t>
      </w:r>
      <w:r w:rsidR="00D60D0A">
        <w:t>ann</w:t>
      </w:r>
      <w:r w:rsidR="000D130F">
        <w:t xml:space="preserve"> allerdings</w:t>
      </w:r>
      <w:r w:rsidR="00D60D0A">
        <w:t xml:space="preserve">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w:t>
      </w:r>
      <w:r w:rsidR="009D57F3">
        <w:rPr>
          <w:rStyle w:val="Funotenzeichen"/>
        </w:rPr>
        <w:footnoteReference w:id="2"/>
      </w:r>
      <w:r w:rsidR="003D6316" w:rsidRPr="00257D83">
        <w:t xml:space="preserve">. </w:t>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eschreiben, nicht aber </w:t>
      </w:r>
      <w:r w:rsidR="00D60D0A">
        <w:t>deren</w:t>
      </w:r>
      <w:r w:rsidR="003D3E48" w:rsidRPr="00257D83">
        <w:t xml:space="preserve"> Inhalt.</w:t>
      </w:r>
    </w:p>
    <w:p w:rsidR="004C0BD3" w:rsidRDefault="003D3E48" w:rsidP="00710BCA">
      <w:r w:rsidRPr="00257D83">
        <w:lastRenderedPageBreak/>
        <w:t>Semantic Web</w:t>
      </w:r>
      <w:r w:rsidR="00077CE0">
        <w:t xml:space="preserve"> Technologien</w:t>
      </w:r>
      <w:r w:rsidRPr="00257D83">
        <w:t xml:space="preserve"> </w:t>
      </w:r>
      <w:r w:rsidR="00077CE0">
        <w:t>wollen</w:t>
      </w:r>
      <w:r w:rsidRPr="00257D83">
        <w:t xml:space="preserve">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Annotation“ deutet an, dass der bereits bestehende Inhalt durch maschinenlesbare Informationen</w:t>
      </w:r>
      <w:r w:rsidR="000F5BEC">
        <w:t xml:space="preserve"> zusätzlich</w:t>
      </w:r>
      <w:r w:rsidR="004C0BD3">
        <w:t xml:space="preserve">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 xml:space="preserve">intelligentere Ergebnisse </w:t>
      </w:r>
      <w:r w:rsidR="0065661B">
        <w:t>berechnen</w:t>
      </w:r>
      <w:r w:rsidR="00AC296B">
        <w:t>.</w:t>
      </w:r>
      <w:r>
        <w:t xml:space="preserve"> Wissen</w:t>
      </w:r>
      <w:r w:rsidR="00AC296B">
        <w:t xml:space="preserve"> kann</w:t>
      </w:r>
      <w:r>
        <w:t xml:space="preserve"> aus verschiedenen Quellen neu kombiniert und evaluiert werden</w:t>
      </w:r>
      <w:r w:rsidR="00AC296B">
        <w:t xml:space="preserve">. </w:t>
      </w:r>
      <w:r w:rsidR="00F96E3B">
        <w:t>Dieses Konzept kann</w:t>
      </w:r>
      <w:r w:rsidR="00AC296B">
        <w:t xml:space="preserv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Schema.org</w:t>
      </w:r>
      <w:r w:rsidR="009D57F3">
        <w:rPr>
          <w:rStyle w:val="Funotenzeichen"/>
        </w:rPr>
        <w:footnoteReference w:id="3"/>
      </w:r>
      <w:r w:rsidRPr="00257D83">
        <w:t xml:space="preserve"> ist</w:t>
      </w:r>
      <w:r w:rsidR="00F137AC">
        <w:t xml:space="preserve"> ein</w:t>
      </w:r>
      <w:r w:rsidR="00F96E3B">
        <w:t xml:space="preserve"> </w:t>
      </w:r>
      <w:r w:rsidRPr="00257D83">
        <w:t>Projekt von Goo</w:t>
      </w:r>
      <w:r w:rsidR="00F137AC">
        <w:t>gle, Yahoo, Microsoft</w:t>
      </w:r>
      <w:r w:rsidR="00DC7E62">
        <w:t xml:space="preserve"> </w:t>
      </w:r>
      <w:r w:rsidR="00291547">
        <w:t xml:space="preserve">und </w:t>
      </w:r>
      <w:r w:rsidR="00F137AC">
        <w:t>Yandex</w:t>
      </w:r>
      <w:r w:rsidR="00DC7E62">
        <w:t>,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OpenGraph</w:t>
      </w:r>
      <w:r w:rsidR="009D57F3">
        <w:rPr>
          <w:rStyle w:val="Funotenzeichen"/>
        </w:rPr>
        <w:footnoteReference w:id="4"/>
      </w:r>
      <w:r w:rsidR="00E962F5" w:rsidRPr="00257D83">
        <w:t>.</w:t>
      </w:r>
    </w:p>
    <w:p w:rsidR="00A5676A" w:rsidRPr="00257D83" w:rsidRDefault="00A5676A" w:rsidP="00710BCA">
      <w:r w:rsidRPr="00257D83">
        <w:t xml:space="preserve">Auch </w:t>
      </w:r>
      <w:r w:rsidR="00484083">
        <w:t xml:space="preserve">im Bereich </w:t>
      </w:r>
      <w:r w:rsidRPr="00257D83">
        <w:t xml:space="preserve">Forschung und Industrie </w:t>
      </w:r>
      <w:r w:rsidR="00484083">
        <w:t>wurden</w:t>
      </w:r>
      <w:r w:rsidRPr="00257D83">
        <w:t xml:space="preserve"> Semantic Web Technologien </w:t>
      </w:r>
      <w:r w:rsidR="007A56FB">
        <w:t>aufgegriffen</w:t>
      </w:r>
      <w:r w:rsidRPr="00257D83">
        <w:t xml:space="preserve"> um übergreifende Standards zu schaffen, wie etwa das SKOS Modell</w:t>
      </w:r>
      <w:r w:rsidR="009D57F3">
        <w:rPr>
          <w:rStyle w:val="Funotenzeichen"/>
        </w:rPr>
        <w:footnoteReference w:id="5"/>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Semantic Web Datenserialisationsformate, </w:t>
      </w:r>
      <w:r w:rsidR="00562E45">
        <w:t>viele</w:t>
      </w:r>
      <w:r w:rsidRPr="00257D83">
        <w:t xml:space="preserve"> von ihnen vom W3C standardisiert. Größere Verbreitung haben RDFa</w:t>
      </w:r>
      <w:r w:rsidR="009D57F3">
        <w:rPr>
          <w:rStyle w:val="Funotenzeichen"/>
        </w:rPr>
        <w:footnoteReference w:id="6"/>
      </w:r>
      <w:r w:rsidRPr="00257D83">
        <w:t xml:space="preserve"> und Microdata</w:t>
      </w:r>
      <w:r w:rsidR="009D57F3">
        <w:rPr>
          <w:rStyle w:val="Funotenzeichen"/>
        </w:rPr>
        <w:footnoteReference w:id="7"/>
      </w:r>
      <w:r w:rsidRPr="00257D83">
        <w:t>, die beide auf XML basieren. Steigende Verbreitung hat aktuell JSON-</w:t>
      </w:r>
      <w:r w:rsidR="00291547">
        <w:t>LD</w:t>
      </w:r>
      <w:r w:rsidR="00291547">
        <w:rPr>
          <w:rStyle w:val="Funotenzeichen"/>
        </w:rPr>
        <w:footnoteReference w:id="8"/>
      </w:r>
      <w:r w:rsidRPr="00257D83">
        <w:t xml:space="preserve">, das auf dem einfachen JSON Datenformat aufbaut. Als </w:t>
      </w:r>
      <w:r w:rsidR="00233FCC">
        <w:t>textbasiertes Format ist Turtle</w:t>
      </w:r>
      <w:r w:rsidR="00233FCC">
        <w:rPr>
          <w:rStyle w:val="Funotenzeichen"/>
        </w:rPr>
        <w:footnoteReference w:id="9"/>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Konzept: RDF</w:t>
      </w:r>
      <w:r w:rsidR="00440CC5">
        <w:rPr>
          <w:rStyle w:val="Funotenzeichen"/>
        </w:rPr>
        <w:footnoteReference w:id="10"/>
      </w:r>
      <w:r w:rsidR="00E223C9">
        <w:t xml:space="preserve">. Auf dieses wird im Abschnitt </w:t>
      </w:r>
      <w:r w:rsidR="00DE1EDE">
        <w:fldChar w:fldCharType="begin"/>
      </w:r>
      <w:r w:rsidR="00DE1EDE">
        <w:instrText xml:space="preserve"> REF _Ref402597633 \r \h </w:instrText>
      </w:r>
      <w:r w:rsidR="00DE1EDE">
        <w:fldChar w:fldCharType="separate"/>
      </w:r>
      <w:r w:rsidR="00E146A5">
        <w:t>2.2</w:t>
      </w:r>
      <w:r w:rsidR="00DE1EDE">
        <w:fldChar w:fldCharType="end"/>
      </w:r>
      <w:r w:rsidR="00A76086">
        <w:t xml:space="preserve"> </w:t>
      </w:r>
      <w:r w:rsidR="00E223C9">
        <w:t>tiefer eingegangen.</w:t>
      </w:r>
    </w:p>
    <w:p w:rsidR="007D05F7" w:rsidRPr="00257D83" w:rsidRDefault="00C43765" w:rsidP="007D05F7">
      <w:pPr>
        <w:pStyle w:val="berschrift2"/>
      </w:pPr>
      <w:bookmarkStart w:id="14" w:name="_Ref402597633"/>
      <w:r>
        <w:t>Hyperlinks</w:t>
      </w:r>
      <w:bookmarkEnd w:id="14"/>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Memex </w:t>
      </w:r>
      <w:r w:rsidR="00257D83" w:rsidRPr="00257D83">
        <w:t>zurückreich</w:t>
      </w:r>
      <w:r w:rsidR="00B75DE7">
        <w:t>t</w:t>
      </w:r>
      <w:r w:rsidR="009D57F3">
        <w:rPr>
          <w:rStyle w:val="Funotenzeichen"/>
        </w:rPr>
        <w:footnoteReference w:id="11"/>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rsidR="009D57F3">
        <w:rPr>
          <w:rStyle w:val="Funotenzeichen"/>
        </w:rPr>
        <w:footnoteReference w:id="12"/>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Resourc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Falls mehrere Ziele möglich sind, spricht man davon, dass ein Link eine beliebige Arität haben kann</w:t>
      </w:r>
      <w:r w:rsidR="009D57F3">
        <w:rPr>
          <w:rStyle w:val="Funotenzeichen"/>
        </w:rPr>
        <w:footnoteReference w:id="13"/>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w:t>
      </w:r>
      <w:r w:rsidR="008E5E8E">
        <w:t>direktional</w:t>
      </w:r>
      <w:r w:rsidR="00C43765">
        <w:t xml:space="preserve">,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w:t>
      </w:r>
      <w:r w:rsidR="00CC0432">
        <w:t xml:space="preserve">Dies macht das Setzen von Links unkompliziert, der Preis dafür sind allerdings „tote“ Links. </w:t>
      </w:r>
      <w:r w:rsidR="006F48AF">
        <w:t xml:space="preserve">Rückblickend </w:t>
      </w:r>
      <w:r w:rsidR="00FE0020">
        <w:t>wird</w:t>
      </w:r>
      <w:r w:rsidR="006F48AF">
        <w:t xml:space="preserve"> diese Entscheidung</w:t>
      </w:r>
      <w:r w:rsidR="00FE0020">
        <w:t xml:space="preserve"> mit</w:t>
      </w:r>
      <w:r w:rsidR="006F48AF">
        <w:t xml:space="preserve"> für den Erfolg des Webs verantwortlich gemacht</w:t>
      </w:r>
      <w:r w:rsidR="009D57F3">
        <w:rPr>
          <w:rStyle w:val="Funotenzeichen"/>
        </w:rPr>
        <w:footnoteReference w:id="14"/>
      </w:r>
      <w:r w:rsidR="006F48AF">
        <w:t xml:space="preserve">. </w:t>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w:t>
      </w:r>
      <w:r w:rsidR="00CC0432">
        <w:t xml:space="preserve"> -</w:t>
      </w:r>
      <w:r>
        <w:t xml:space="preserve"> Relation </w:t>
      </w:r>
      <w:r w:rsidR="00CC0432">
        <w:t>-</w:t>
      </w:r>
      <w:r>
        <w:t xml:space="preserve"> Ziel. </w:t>
      </w:r>
      <w:r w:rsidR="00CC0432">
        <w:t xml:space="preserve">In der Graphentheorie wird auch oft von Node - Edge - Node gesprochen. Im </w:t>
      </w:r>
      <w:r>
        <w:t xml:space="preserve">Semantic Web wird </w:t>
      </w:r>
      <w:r w:rsidR="00391225">
        <w:t>daraus das Konzept von RDF, das</w:t>
      </w:r>
      <w:r>
        <w:t xml:space="preserve"> </w:t>
      </w:r>
      <w:r w:rsidR="00E223C9">
        <w:t>diese in eine minimale grammatische Aus</w:t>
      </w:r>
      <w:r w:rsidR="00CC0432">
        <w:t>sage umformuliert: Subjekt -</w:t>
      </w:r>
      <w:r w:rsidR="00E223C9">
        <w:t xml:space="preserve"> Prädikat </w:t>
      </w:r>
      <w:r w:rsidR="00CC0432">
        <w:t xml:space="preserve">- </w:t>
      </w:r>
      <w:r w:rsidR="00E223C9">
        <w:t xml:space="preserve">Objekt. </w:t>
      </w:r>
      <w:r w:rsidR="00F231EE">
        <w:t>(</w:t>
      </w:r>
      <w:r w:rsidR="00CC0432">
        <w:t xml:space="preserve">Beispiel: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CC0432" w:rsidP="00CC0432">
      <w:r>
        <w:lastRenderedPageBreak/>
        <w:t xml:space="preserve">Jedes Element dieses Triples ist </w:t>
      </w:r>
      <w:r w:rsidR="00453A6F">
        <w:t>ein</w:t>
      </w:r>
      <w:r>
        <w:t xml:space="preserve"> URI. Diese können nicht nur verwendet werden um Adressen zu Webseiten anzugeben. </w:t>
      </w:r>
      <w:r w:rsidR="0014785E">
        <w:t>Sie können auch auf abstrakte D</w:t>
      </w:r>
      <w:r>
        <w:t>inge oder Beziehungen verweisen:</w:t>
      </w:r>
    </w:p>
    <w:p w:rsidR="001F1276" w:rsidRDefault="001F1276" w:rsidP="001F1276">
      <w:pPr>
        <w:pStyle w:val="Zitat"/>
      </w:pPr>
      <w:bookmarkStart w:id="19" w:name="_CTVK0016f19eea0a6af4903a3c80325e63d11e3"/>
      <w:r w:rsidRPr="001F1276">
        <w:t>A Uniform Resource Identifier (URI) is a compact sequence of characters that identifies an abstract or physical resource.</w:t>
      </w:r>
      <w:r w:rsidR="009D57F3">
        <w:rPr>
          <w:rStyle w:val="Funotenzeichen"/>
        </w:rPr>
        <w:footnoteReference w:id="15"/>
      </w:r>
      <w:r w:rsidRPr="001F1276">
        <w:t xml:space="preserve"> </w:t>
      </w:r>
      <w:bookmarkEnd w:id="19"/>
    </w:p>
    <w:p w:rsidR="00C43765" w:rsidRDefault="009717C9" w:rsidP="00710BCA">
      <w:r>
        <w:t xml:space="preserve">Der Begriff „Resource“ wird hier also </w:t>
      </w:r>
      <w:r w:rsidR="00CC0432">
        <w:t>ausgeweite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453A6F" w:rsidRDefault="005A1BB6" w:rsidP="00710BCA">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55pt;margin-top:53.8pt;width:327.4pt;height:67.25pt;z-index:251680768;mso-position-horizontal-relative:margin;mso-position-vertical-relative:text">
            <v:imagedata r:id="rId8" o:title="2014-12-30_-_09-26-11"/>
            <w10:wrap type="square" anchorx="margin"/>
          </v:shape>
        </w:pict>
      </w:r>
      <w:r w:rsidR="00FC66CE">
        <w:rPr>
          <w:noProof/>
          <w:lang w:val="en-US" w:eastAsia="en-US"/>
        </w:rPr>
        <mc:AlternateContent>
          <mc:Choice Requires="wps">
            <w:drawing>
              <wp:anchor distT="0" distB="0" distL="114300" distR="114300" simplePos="0" relativeHeight="251663360" behindDoc="0" locked="0" layoutInCell="1" allowOverlap="1" wp14:anchorId="0ECC8E8C" wp14:editId="58853D24">
                <wp:simplePos x="0" y="0"/>
                <wp:positionH relativeFrom="column">
                  <wp:posOffset>0</wp:posOffset>
                </wp:positionH>
                <wp:positionV relativeFrom="paragraph">
                  <wp:posOffset>1592580</wp:posOffset>
                </wp:positionV>
                <wp:extent cx="4157980" cy="635"/>
                <wp:effectExtent l="0" t="0" r="0" b="0"/>
                <wp:wrapSquare wrapText="bothSides"/>
                <wp:docPr id="10" name="Textfeld 10"/>
                <wp:cNvGraphicFramePr/>
                <a:graphic xmlns:a="http://schemas.openxmlformats.org/drawingml/2006/main">
                  <a:graphicData uri="http://schemas.microsoft.com/office/word/2010/wordprocessingShape">
                    <wps:wsp>
                      <wps:cNvSpPr txBox="1"/>
                      <wps:spPr>
                        <a:xfrm>
                          <a:off x="0" y="0"/>
                          <a:ext cx="4157980" cy="635"/>
                        </a:xfrm>
                        <a:prstGeom prst="rect">
                          <a:avLst/>
                        </a:prstGeom>
                        <a:solidFill>
                          <a:prstClr val="white"/>
                        </a:solidFill>
                        <a:ln>
                          <a:noFill/>
                        </a:ln>
                        <a:effectLst/>
                      </wps:spPr>
                      <wps:txbx>
                        <w:txbxContent>
                          <w:p w:rsidR="00FC66CE" w:rsidRPr="00FD154A" w:rsidRDefault="00FC66CE" w:rsidP="00FC66CE">
                            <w:pPr>
                              <w:pStyle w:val="Beschriftung"/>
                              <w:rPr>
                                <w:noProof/>
                              </w:rPr>
                            </w:pPr>
                            <w:r>
                              <w:t xml:space="preserve">Abbildung </w:t>
                            </w:r>
                            <w:fldSimple w:instr=" SEQ Abbildung \* ARABIC ">
                              <w:r w:rsidR="00E146A5">
                                <w:rPr>
                                  <w:noProof/>
                                </w:rPr>
                                <w:t>1</w:t>
                              </w:r>
                            </w:fldSimple>
                            <w:r>
                              <w:t>: RDF Trip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CC8E8C" id="Textfeld 10" o:spid="_x0000_s1033" type="#_x0000_t202" style="position:absolute;left:0;text-align:left;margin-left:0;margin-top:125.4pt;width:327.4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" stroked="f">
                <v:textbox style="mso-fit-shape-to-text:t" inset="0,0,0,0">
                  <w:txbxContent>
                    <w:p w:rsidR="00FC66CE" w:rsidRPr="00FD154A" w:rsidRDefault="00FC66CE" w:rsidP="00FC66CE">
                      <w:pPr>
                        <w:pStyle w:val="Beschriftung"/>
                        <w:rPr>
                          <w:noProof/>
                        </w:rPr>
                      </w:pPr>
                      <w:r>
                        <w:t xml:space="preserve">Abbildung </w:t>
                      </w:r>
                      <w:fldSimple w:instr=" SEQ Abbildung \* ARABIC ">
                        <w:r w:rsidR="00E146A5">
                          <w:rPr>
                            <w:noProof/>
                          </w:rPr>
                          <w:t>1</w:t>
                        </w:r>
                      </w:fldSimple>
                      <w:r>
                        <w:t>: RDF Triples</w:t>
                      </w:r>
                    </w:p>
                  </w:txbxContent>
                </v:textbox>
                <w10:wrap type="square"/>
              </v:shape>
            </w:pict>
          </mc:Fallback>
        </mc:AlternateContent>
      </w:r>
      <w:r w:rsidR="005C5244">
        <w:t xml:space="preserve">Somit </w:t>
      </w:r>
      <w:r w:rsidR="00900890">
        <w:t>wird</w:t>
      </w:r>
      <w:r w:rsidR="005C5244">
        <w:t xml:space="preserve"> aus einem einfachen, </w:t>
      </w:r>
      <w:r w:rsidR="00900890">
        <w:t>alltäglichen</w:t>
      </w:r>
      <w:r w:rsidR="005C5244">
        <w:t xml:space="preserve"> Konzept </w:t>
      </w:r>
      <w:r w:rsidR="00B34A9D">
        <w:t xml:space="preserve">des aktuellen Webs </w:t>
      </w:r>
      <w:r w:rsidR="005C5244">
        <w:t>die Grundlage für eine maschinen</w:t>
      </w:r>
      <w:r w:rsidR="00900890">
        <w:t>lesbare</w:t>
      </w:r>
      <w:r w:rsidR="005C5244">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E146A5">
        <w:t>2.1</w:t>
      </w:r>
      <w:r w:rsidR="00900890">
        <w:fldChar w:fldCharType="end"/>
      </w:r>
      <w:r w:rsidR="00242ABB">
        <w:t xml:space="preserve"> </w:t>
      </w:r>
      <w:r w:rsidR="00900890">
        <w:t>erwähnte semantische Annotation</w:t>
      </w:r>
      <w:r w:rsidR="005C5244">
        <w:t>.</w:t>
      </w:r>
    </w:p>
    <w:p w:rsidR="00B529BC" w:rsidRDefault="00B529BC" w:rsidP="00B529BC">
      <w:pPr>
        <w:pStyle w:val="berschrift3"/>
      </w:pPr>
      <w:r>
        <w:t>Technischer Hintergrund</w:t>
      </w:r>
    </w:p>
    <w:p w:rsidR="00A173E2" w:rsidRPr="00A173E2" w:rsidRDefault="007A1146" w:rsidP="00A173E2">
      <w:r>
        <w:t>URIs</w:t>
      </w:r>
      <w:r w:rsidR="009D57F3">
        <w:rPr>
          <w:rStyle w:val="Funotenzeichen"/>
        </w:rPr>
        <w:footnoteReference w:id="16"/>
      </w:r>
      <w:r w:rsidR="00B529BC">
        <w:t xml:space="preserve"> wurden vom der IETF standardisiert. Eine </w:t>
      </w:r>
      <w:r w:rsidR="00E40F9E">
        <w:t>lesenswerte</w:t>
      </w:r>
      <w:r w:rsidR="00B529BC">
        <w:t xml:space="preserve"> Zusammenfassung (und Symbiose) verschiedener älterer Hypertext Systeme ist das Dexter Modell</w:t>
      </w:r>
      <w:r w:rsidR="009D57F3">
        <w:rPr>
          <w:rStyle w:val="Funotenzeichen"/>
        </w:rPr>
        <w:footnoteReference w:id="17"/>
      </w:r>
      <w:r w:rsidR="00B529BC">
        <w:t xml:space="preserve">. </w:t>
      </w:r>
      <w:bookmarkStart w:id="23" w:name="_Ref402534114"/>
    </w:p>
    <w:p w:rsidR="00710BCA" w:rsidRPr="00257D83" w:rsidRDefault="00B259A3" w:rsidP="00A173E2">
      <w:pPr>
        <w:pStyle w:val="berschrift2"/>
      </w:pPr>
      <w:bookmarkStart w:id="24" w:name="_Ref403147129"/>
      <w:r>
        <w:t>Graphen</w:t>
      </w:r>
      <w:bookmarkEnd w:id="23"/>
      <w:r w:rsidR="00D94118">
        <w:t>struktur</w:t>
      </w:r>
      <w:bookmarkEnd w:id="24"/>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 xml:space="preserve">Ein einfaches Gedankenexperiment zeigt dies: Sobald zwei Baumstrukturen miteinander verbunden werden </w:t>
      </w:r>
      <w:r w:rsidR="00E5653F">
        <w:t>entstehen schnell</w:t>
      </w:r>
      <w:r>
        <w:t xml:space="preserve"> zirkuläre Referenzen</w:t>
      </w:r>
      <w:r w:rsidR="00E5653F">
        <w:t>. Werden diese</w:t>
      </w:r>
      <w:r>
        <w:t xml:space="preserve"> aufgelöst erhält</w:t>
      </w:r>
      <w:r w:rsidR="00E5653F">
        <w:t xml:space="preserve"> man</w:t>
      </w:r>
      <w:r>
        <w:t xml:space="preserve"> einen Graphen</w:t>
      </w:r>
      <w:r w:rsidR="009D57F3">
        <w:rPr>
          <w:rStyle w:val="Funotenzeichen"/>
        </w:rPr>
        <w:footnoteReference w:id="18"/>
      </w:r>
      <w:r w:rsidR="00E5653F">
        <w:t xml:space="preserve"> und bricht damit die ursprüngliche Datenstruktur</w:t>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lastRenderedPageBreak/>
        <w:t xml:space="preserve">Man könnte die These aufstellen, dass die meisten Strukturen in der Welt graphenorientiert sind, wie etwa </w:t>
      </w:r>
      <w:r w:rsidR="00AE773F">
        <w:t>das</w:t>
      </w:r>
      <w:r>
        <w:t xml:space="preserve"> Gehirn, soziale </w:t>
      </w:r>
      <w:r w:rsidR="00AE773F">
        <w:t>Gefüge</w:t>
      </w:r>
      <w:r>
        <w:t>, das Ökosystem. Aus Gründen der Vereinfachung und Abstraktion werden sie</w:t>
      </w:r>
      <w:r w:rsidR="00E5653F">
        <w:t xml:space="preserve"> jedoch meist</w:t>
      </w:r>
      <w:r>
        <w:t xml:space="preserve"> auf Bäume und einfachere Strukturen (</w:t>
      </w:r>
      <w:r w:rsidR="00E5653F">
        <w:t xml:space="preserve">bewusst </w:t>
      </w:r>
      <w:r>
        <w:t>oder unbewusst) reduziert</w:t>
      </w:r>
      <w:r w:rsidR="00E5653F">
        <w:t>, um die Komplexität zu managen. Ein Beispiel hierfür wären Unternehmenshierachien, die oft als Bäume aufgestellt werden. In der Realität sind die Beziehungen der Menschen in einem Unternehmen deutlich komplexer und entsprechen am ehesten einem Netzwerk.</w:t>
      </w:r>
    </w:p>
    <w:p w:rsidR="00587BB9" w:rsidRDefault="001C30A6" w:rsidP="0064641C">
      <w:r>
        <w:t>D</w:t>
      </w:r>
      <w:r w:rsidR="00D26D8F">
        <w:t>iese</w:t>
      </w:r>
      <w:r>
        <w:t xml:space="preserve"> Vereinfachung </w:t>
      </w:r>
      <w:r w:rsidR="004F0E65">
        <w:t xml:space="preserve">kann auch problematische Seiten haben: Es </w:t>
      </w:r>
      <w:r w:rsidR="00E9689F">
        <w:t>kommt zu Informationsverlust</w:t>
      </w:r>
      <w:r>
        <w:t>. D</w:t>
      </w:r>
      <w:r w:rsidR="004F0E65">
        <w:t xml:space="preserve">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t>Deswegen kann es sinnvoll sein die Komplexität einer Graphenstruktur in Kauf zu nehmen</w:t>
      </w:r>
      <w:r w:rsidR="001C30A6">
        <w:t xml:space="preserve"> -</w:t>
      </w:r>
      <w:r w:rsidR="004A5610">
        <w:t xml:space="preserve"> vor allem</w:t>
      </w:r>
      <w:r>
        <w:t xml:space="preserve"> wenn die Daten ihrer Natur nach graphenorientiert sind. </w:t>
      </w:r>
    </w:p>
    <w:p w:rsidR="00AB4F5A" w:rsidRDefault="00AB4F5A" w:rsidP="0064641C">
      <w:r>
        <w:t xml:space="preserve">Das Semantic Web ist graphenorientiert. RDF Triples bestehen aus URIs. Sobald mehrere Aussagen (Triples) sich auf </w:t>
      </w:r>
      <w:r w:rsidR="00DF0FAC">
        <w:t>den gleichen</w:t>
      </w:r>
      <w:r>
        <w:t xml:space="preserve"> URI bezieh</w:t>
      </w:r>
      <w:r w:rsidR="00E9689F">
        <w:t>en</w:t>
      </w:r>
      <w:r w:rsidR="007908B9">
        <w:t xml:space="preserve">, verknüpfen sich diese Aussagen zu einem gerichtetem, benannten </w:t>
      </w:r>
      <w:r w:rsidR="00266C25">
        <w:t>Multigraphen</w:t>
      </w:r>
      <w:r w:rsidR="009D57F3">
        <w:rPr>
          <w:rStyle w:val="Funotenzeichen"/>
        </w:rPr>
        <w:footnoteReference w:id="19"/>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4A5610" w:rsidRDefault="004A5610" w:rsidP="0064641C">
      <w:r>
        <w:t>Da Graphendatenbanken schemalos sind, werden sie als NoSQL Datenbank</w:t>
      </w:r>
      <w:r w:rsidR="008A36E1">
        <w:t>en</w:t>
      </w:r>
      <w:r>
        <w:t xml:space="preserve"> eingeordnet.</w:t>
      </w:r>
    </w:p>
    <w:p w:rsidR="00547ED0" w:rsidRPr="00257D83" w:rsidRDefault="00B259A3" w:rsidP="00547ED0">
      <w:pPr>
        <w:pStyle w:val="berschrift3"/>
      </w:pPr>
      <w:r>
        <w:t>Technischer Hintergrund</w:t>
      </w:r>
    </w:p>
    <w:p w:rsidR="00252AA7" w:rsidRDefault="00252AA7" w:rsidP="00252AA7">
      <w:r>
        <w:t xml:space="preserve">Die Graphenstruktur des Semantic Webs kann über die verschiedenen RDF Serialisierungsformate mit </w:t>
      </w:r>
      <w:r w:rsidR="00E9689F">
        <w:t>einem</w:t>
      </w:r>
      <w:r>
        <w:t xml:space="preserve"> regulären Webserver ausgeliefert werden. Es gibt allerdings auch dedizierte Datenbanken die auf der Triple</w:t>
      </w:r>
      <w:r w:rsidR="000D2CFB">
        <w:t>-</w:t>
      </w:r>
      <w:r>
        <w:t xml:space="preserve">struktur von RDF aufbauen: Triplestores. </w:t>
      </w:r>
    </w:p>
    <w:p w:rsidR="00252AA7" w:rsidRDefault="00252AA7" w:rsidP="00252AA7">
      <w:r>
        <w:t xml:space="preserve">Diese Datenbanken unterstützen </w:t>
      </w:r>
      <w:r w:rsidR="00214875">
        <w:t>üblicherweise die von</w:t>
      </w:r>
      <w:r>
        <w:t xml:space="preserve"> W3C standardisierte</w:t>
      </w:r>
      <w:r w:rsidR="00214875">
        <w:t xml:space="preserve">, </w:t>
      </w:r>
      <w:r w:rsidR="00B1760C">
        <w:t>graphenorientierte</w:t>
      </w:r>
      <w:r>
        <w:t xml:space="preserve"> </w:t>
      </w:r>
      <w:r w:rsidR="00214875">
        <w:t>Abfragesprache</w:t>
      </w:r>
      <w:r>
        <w:t xml:space="preserve"> SPARQL</w:t>
      </w:r>
      <w:r w:rsidR="00AF09B4">
        <w:rPr>
          <w:rStyle w:val="Funotenzeichen"/>
        </w:rPr>
        <w:footnoteReference w:id="20"/>
      </w:r>
      <w:r>
        <w:t xml:space="preserve">. </w:t>
      </w:r>
    </w:p>
    <w:p w:rsidR="00FE723F" w:rsidRDefault="00252AA7" w:rsidP="00FE723F">
      <w:r>
        <w:t xml:space="preserve">Auch unabhängig vom Semantic Web </w:t>
      </w:r>
      <w:r w:rsidR="00FE723F">
        <w:t>gewinnen</w:t>
      </w:r>
      <w:r>
        <w:t xml:space="preserve"> </w:t>
      </w:r>
      <w:r w:rsidR="007B5171">
        <w:t>Graphendatenbanken</w:t>
      </w:r>
      <w:r>
        <w:t xml:space="preserve"> wie Neo4J</w:t>
      </w:r>
      <w:r w:rsidR="009D57F3">
        <w:rPr>
          <w:rStyle w:val="Funotenzeichen"/>
        </w:rPr>
        <w:footnoteReference w:id="21"/>
      </w:r>
      <w:r>
        <w:t xml:space="preserve">  und graphenorientierte </w:t>
      </w:r>
      <w:r w:rsidR="0075454F">
        <w:t>Abfragesprachen</w:t>
      </w:r>
      <w:r>
        <w:t xml:space="preserve"> wie Gremlin</w:t>
      </w:r>
      <w:r w:rsidR="009D57F3">
        <w:rPr>
          <w:rStyle w:val="Funotenzeichen"/>
        </w:rPr>
        <w:footnoteReference w:id="22"/>
      </w:r>
      <w:r>
        <w:t xml:space="preserve"> </w:t>
      </w:r>
      <w:r w:rsidR="00FE723F">
        <w:t>aktuell stark an Popularität.</w:t>
      </w:r>
    </w:p>
    <w:p w:rsidR="00710BCA" w:rsidRPr="00257D83" w:rsidRDefault="00FE723F" w:rsidP="00FE723F">
      <w:pPr>
        <w:pStyle w:val="berschrift2"/>
      </w:pPr>
      <w:r>
        <w:lastRenderedPageBreak/>
        <w:t xml:space="preserve"> </w:t>
      </w:r>
      <w:r w:rsidR="00B259A3">
        <w:t>Trennung von Fakt und Interpretation</w:t>
      </w:r>
    </w:p>
    <w:p w:rsidR="00617CAF" w:rsidRDefault="00617CAF" w:rsidP="00617CAF">
      <w:r>
        <w:t xml:space="preserve">In Abschnitt </w:t>
      </w:r>
      <w:r w:rsidR="000D2CFB">
        <w:fldChar w:fldCharType="begin"/>
      </w:r>
      <w:r w:rsidR="000D2CFB">
        <w:instrText xml:space="preserve"> REF _Ref403147129 \r \h </w:instrText>
      </w:r>
      <w:r w:rsidR="000D2CFB">
        <w:fldChar w:fldCharType="separate"/>
      </w:r>
      <w:r w:rsidR="00E146A5">
        <w:t>2.3</w:t>
      </w:r>
      <w:r w:rsidR="000D2CFB">
        <w:fldChar w:fldCharType="end"/>
      </w:r>
      <w:r>
        <w:t xml:space="preserve"> wurde bereits erwähnt, dass ein Graph kein Schema bzw. Strukturvorgaben benötigt. Dies macht Graphen zu einem relativ neutralen Datenformat, da Fakten nicht </w:t>
      </w:r>
      <w:r w:rsidR="005A7F36">
        <w:t>erst entsprechend eines Schemas</w:t>
      </w:r>
      <w:r>
        <w:t xml:space="preserve"> transformiert werden müss</w:t>
      </w:r>
      <w:r w:rsidR="008218DC">
        <w:t>en um in die Struktur zu passen</w:t>
      </w:r>
      <w:r>
        <w:t xml:space="preserve">. Im schlechtesten Fall ergeben sich viele isolierte Fakten die nicht miteinander in Zusammenhängen stehen, aber es ist möglich sie </w:t>
      </w:r>
      <w:r w:rsidR="00CC123C">
        <w:t>so zu erfassen.</w:t>
      </w:r>
    </w:p>
    <w:p w:rsidR="00CC123C" w:rsidRDefault="00CC123C" w:rsidP="00617CAF">
      <w:r>
        <w:t>Ein Schema kann allerdings Sinn ergeben um Zusammenhänge aufzuzeigen und herzustellen. Im Semantic Web gibt es ein sehr mächtiges Konzept um dies zu erreichen: Ontologien.</w:t>
      </w:r>
    </w:p>
    <w:p w:rsidR="00CC123C" w:rsidRDefault="00CC123C" w:rsidP="00617CAF">
      <w:r>
        <w:t xml:space="preserve">Ontologien </w:t>
      </w:r>
      <w:r w:rsidR="00DE0B1F">
        <w:t>basieren auf der Beschreibungslogik</w:t>
      </w:r>
      <w:r w:rsidR="009D57F3">
        <w:rPr>
          <w:rStyle w:val="Funotenzeichen"/>
        </w:rPr>
        <w:footnoteReference w:id="23"/>
      </w:r>
      <w:r w:rsidR="00AD1805">
        <w:t xml:space="preserve"> (first-order-logic)</w:t>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F37D4A" w:rsidRDefault="00CC123C" w:rsidP="00617CAF">
      <w:r>
        <w:t>Ein interessanter Aspekt, der hier im Fokus stehen soll</w:t>
      </w:r>
      <w:r w:rsidR="006877C8">
        <w:t>,</w:t>
      </w:r>
      <w:r>
        <w:t xml:space="preserve">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F37D4A" w:rsidRDefault="005A1BB6" w:rsidP="00617CAF">
      <w:r>
        <w:rPr>
          <w:noProof/>
        </w:rPr>
        <w:pict>
          <v:shape id="_x0000_s1026" type="#_x0000_t75" style="position:absolute;left:0;text-align:left;margin-left:.75pt;margin-top:69.85pt;width:328.75pt;height:64.55pt;z-index:251678720;mso-position-horizontal-relative:margin;mso-position-vertical-relative:text;mso-width-relative:page;mso-height-relative:page">
            <v:imagedata r:id="rId9" o:title="2014-12-30_-_09-24-00"/>
            <w10:wrap type="square" anchorx="margin"/>
          </v:shape>
        </w:pict>
      </w:r>
      <w:r w:rsidR="0052231C">
        <w:rPr>
          <w:noProof/>
          <w:lang w:val="en-US" w:eastAsia="en-US"/>
        </w:rPr>
        <mc:AlternateContent>
          <mc:Choice Requires="wps">
            <w:drawing>
              <wp:anchor distT="0" distB="0" distL="114300" distR="114300" simplePos="0" relativeHeight="251655168" behindDoc="0" locked="0" layoutInCell="1" allowOverlap="1" wp14:anchorId="15538254" wp14:editId="3FBB9F44">
                <wp:simplePos x="0" y="0"/>
                <wp:positionH relativeFrom="column">
                  <wp:posOffset>6985</wp:posOffset>
                </wp:positionH>
                <wp:positionV relativeFrom="paragraph">
                  <wp:posOffset>1729740</wp:posOffset>
                </wp:positionV>
                <wp:extent cx="4175125" cy="275590"/>
                <wp:effectExtent l="0" t="0" r="0" b="0"/>
                <wp:wrapSquare wrapText="bothSides"/>
                <wp:docPr id="9" name="Textfeld 9"/>
                <wp:cNvGraphicFramePr/>
                <a:graphic xmlns:a="http://schemas.openxmlformats.org/drawingml/2006/main">
                  <a:graphicData uri="http://schemas.microsoft.com/office/word/2010/wordprocessingShape">
                    <wps:wsp>
                      <wps:cNvSpPr txBox="1"/>
                      <wps:spPr>
                        <a:xfrm>
                          <a:off x="0" y="0"/>
                          <a:ext cx="4175125" cy="275590"/>
                        </a:xfrm>
                        <a:prstGeom prst="rect">
                          <a:avLst/>
                        </a:prstGeom>
                        <a:solidFill>
                          <a:prstClr val="white"/>
                        </a:solidFill>
                        <a:ln>
                          <a:noFill/>
                        </a:ln>
                        <a:effectLst/>
                      </wps:spPr>
                      <wps:txbx>
                        <w:txbxContent>
                          <w:p w:rsidR="00FC66CE" w:rsidRPr="00746CBA" w:rsidRDefault="00FC66CE" w:rsidP="00FC66CE">
                            <w:pPr>
                              <w:pStyle w:val="Beschriftung"/>
                              <w:rPr>
                                <w:noProof/>
                              </w:rPr>
                            </w:pPr>
                            <w:r>
                              <w:t xml:space="preserve">Abbildung </w:t>
                            </w:r>
                            <w:fldSimple w:instr=" SEQ Abbildung \* ARABIC ">
                              <w:r w:rsidR="00E146A5">
                                <w:rPr>
                                  <w:noProof/>
                                </w:rPr>
                                <w:t>2</w:t>
                              </w:r>
                            </w:fldSimple>
                            <w:r>
                              <w:t>: Trennung von Fakten, Interpretation und Schlussfolger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538254" id="Textfeld 9" o:spid="_x0000_s1034" type="#_x0000_t202" style="position:absolute;left:0;text-align:left;margin-left:.55pt;margin-top:136.2pt;width:328.75pt;height:21.7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" stroked="f">
                <v:textbox inset="0,0,0,0">
                  <w:txbxContent>
                    <w:p w:rsidR="00FC66CE" w:rsidRPr="00746CBA" w:rsidRDefault="00FC66CE" w:rsidP="00FC66CE">
                      <w:pPr>
                        <w:pStyle w:val="Beschriftung"/>
                        <w:rPr>
                          <w:noProof/>
                        </w:rPr>
                      </w:pPr>
                      <w:r>
                        <w:t xml:space="preserve">Abbildung </w:t>
                      </w:r>
                      <w:fldSimple w:instr=" SEQ Abbildung \* ARABIC ">
                        <w:r w:rsidR="00E146A5">
                          <w:rPr>
                            <w:noProof/>
                          </w:rPr>
                          <w:t>2</w:t>
                        </w:r>
                      </w:fldSimple>
                      <w:r>
                        <w:t>: Trennung von Fakten, Interpretation und Schlussfolgerungen</w:t>
                      </w:r>
                    </w:p>
                  </w:txbxContent>
                </v:textbox>
                <w10:wrap type="square"/>
              </v:shape>
            </w:pict>
          </mc:Fallback>
        </mc:AlternateContent>
      </w:r>
      <w:r w:rsidR="00BA2C70">
        <w:t xml:space="preserve">Das </w:t>
      </w:r>
      <w:r w:rsidR="00DE0B1F">
        <w:t>s</w:t>
      </w:r>
      <w:r w:rsidR="00BA2C70">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 xml:space="preserve">Es kommt häufig vor, dass ein Modell über die Zeit wächst. Der Datenspeicherung macht dies aufgrund der Graphenstruktur nichts aus und die Ontologie </w:t>
      </w:r>
      <w:r>
        <w:lastRenderedPageBreak/>
        <w:t>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Auch hier gibt es mehrere W3C Standards: Das einfachere RDF Schema</w:t>
      </w:r>
      <w:r w:rsidR="009D57F3">
        <w:rPr>
          <w:rStyle w:val="Funotenzeichen"/>
        </w:rPr>
        <w:footnoteReference w:id="24"/>
      </w:r>
      <w:r>
        <w:t xml:space="preserve"> (RDFS) hat die Grundlagen gelegt. Für komplexere Ontologien wurde OWL</w:t>
      </w:r>
      <w:r w:rsidR="009D57F3">
        <w:rPr>
          <w:rStyle w:val="Funotenzeichen"/>
        </w:rPr>
        <w:footnoteReference w:id="25"/>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Assumption</w:t>
      </w:r>
    </w:p>
    <w:p w:rsidR="00313628" w:rsidRPr="00C66BEA" w:rsidRDefault="00474F30" w:rsidP="00DE1EDE">
      <w:r w:rsidRPr="00C66BEA">
        <w:t>Die OWA, (</w:t>
      </w:r>
      <w:r w:rsidR="00291547">
        <w:t>Open World Assumption</w:t>
      </w:r>
      <w:r w:rsidRPr="00C66BEA">
        <w:t>) ist ein alternatives Konzept zur Closed World Assumption</w:t>
      </w:r>
      <w:r w:rsidR="0025194B" w:rsidRPr="00C66BEA">
        <w:t xml:space="preserve"> (CWA)</w:t>
      </w:r>
      <w:r w:rsidRPr="00C66BEA">
        <w:t xml:space="preserve">. </w:t>
      </w:r>
      <w:r w:rsidR="00DB4F42" w:rsidRPr="00C66BEA">
        <w:t>Die OWA hat als Grundannahme, dass eine Wissensbasis immer potentiell unvollständig ist</w:t>
      </w:r>
      <w:r w:rsidR="009D57F3">
        <w:rPr>
          <w:rStyle w:val="Funotenzeichen"/>
        </w:rPr>
        <w:footnoteReference w:id="26"/>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9D57F3">
        <w:rPr>
          <w:rStyle w:val="Funotenzeichen"/>
        </w:rPr>
        <w:footnoteReference w:id="27"/>
      </w:r>
      <w:r w:rsidR="005238EC">
        <w:t>. Alles was nicht ausgeschlossen wurde ist auch möglich.</w:t>
      </w:r>
    </w:p>
    <w:p w:rsidR="0025194B" w:rsidRDefault="0025194B" w:rsidP="00DE1EDE">
      <w:r>
        <w:t xml:space="preserve">Ein Beispiel: Folgender Fakt ist </w:t>
      </w:r>
      <w:r w:rsidR="0089262C">
        <w:t>bekannt</w:t>
      </w:r>
      <w:r>
        <w:t xml:space="preserve">: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w:t>
      </w:r>
      <w:r w:rsidR="009D57F3">
        <w:rPr>
          <w:rStyle w:val="Funotenzeichen"/>
        </w:rPr>
        <w:footnoteReference w:id="28"/>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 xml:space="preserve">Wieder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lastRenderedPageBreak/>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3"/>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w:t>
      </w:r>
      <w:r w:rsidR="000F6787">
        <w:t xml:space="preserve">eiter ändern werden. Einige </w:t>
      </w:r>
      <w:r>
        <w:t xml:space="preserve">werden vielleicht durch bessere </w:t>
      </w:r>
      <w:r w:rsidR="000F6787">
        <w:t>oder</w:t>
      </w:r>
      <w:r>
        <w:t xml:space="preserve"> einfachere Ansätze ersetzt. </w:t>
      </w:r>
    </w:p>
    <w:p w:rsidR="00E9689F" w:rsidRPr="007F6AEE" w:rsidRDefault="00CB382B" w:rsidP="007F6AEE">
      <w:r>
        <w:t xml:space="preserve">Vielleicht werden einige der hier vorgestellten Konzepte auch in anderen Kontexten Verbreitung finden. Neue Ideen entstehen bekanntlich oft durch die Kombination von bereits vorhandenen Konzepten, </w:t>
      </w:r>
      <w:r w:rsidR="000F6787">
        <w:t>nicht selten</w:t>
      </w:r>
      <w:r>
        <w:t xml:space="preserve"> aus verschiedenen Disziplinen</w:t>
      </w:r>
    </w:p>
    <w:p w:rsidR="00D7085C" w:rsidRDefault="005A3236" w:rsidP="00D7085C">
      <w:pPr>
        <w:pStyle w:val="CitaviBibliographyHeading"/>
      </w:pPr>
      <w:r w:rsidRPr="00257D83">
        <w:fldChar w:fldCharType="begin"/>
      </w:r>
      <w:r w:rsidR="00D7085C">
        <w:instrText>ADDIN CITAVI.BIBLIOGRAPHY PD94bWwgdmVyc2lvbj0iMS4wIiBlbmNvZGluZz0idXRmLTE2Ij8+PEJpYmxpb2dyYXBoeT48QWRkSW5WZXJzaW9uPjQuNC4wLjI4PC9BZGRJblZlcnNpb24+PElkPjM1NDk0OGRlLTUxYTMtNGI1Yy04YWIxLTQ5MDg3NWZjMGFiZD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zsgRWQgU3VtbWVycyAoMjAwOSk6IFNLT1MgU2ltcGxlIEtub3dsZWRnZSBPcmdhbml6YXRpb24gU3lzdGVtIFByaW1lci4gSGcuIHYuIFczQy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AvLyBQcm9jZWVkaW5ncy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</w:instrText>
      </w:r>
      <w:r w:rsidRPr="00257D83">
        <w:fldChar w:fldCharType="separate"/>
      </w:r>
      <w:bookmarkStart w:id="34" w:name="_CTVBIBLIOGRAPHY1"/>
      <w:bookmarkEnd w:id="34"/>
      <w:r w:rsidR="00D7085C">
        <w:t>Literaturverzeichnis</w:t>
      </w:r>
    </w:p>
    <w:p w:rsidR="00D7085C" w:rsidRDefault="00D7085C" w:rsidP="00D7085C">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D7085C" w:rsidRDefault="00D7085C" w:rsidP="00D7085C">
      <w:pPr>
        <w:pStyle w:val="CitaviBibliographyEntry"/>
      </w:pPr>
      <w:r>
        <w:t>Antoine Isaac; Ed Summers (2009): SKOS Simple Knowledge Organization System Primer. Hg. v. W3C. Online verf</w:t>
      </w:r>
      <w:r>
        <w:rPr>
          <w:rFonts w:hint="eastAsia"/>
        </w:rPr>
        <w:t>ü</w:t>
      </w:r>
      <w:r>
        <w:t>gbar unter http://www.w3.org/TR/2009/NOTE-skos-primer-20090818/, zuletzt aktualisiert am 18.08.2009, zuletzt gepr</w:t>
      </w:r>
      <w:r>
        <w:rPr>
          <w:rFonts w:hint="eastAsia"/>
        </w:rPr>
        <w:t>ü</w:t>
      </w:r>
      <w:r>
        <w:t>ft am 31.10.2014.</w:t>
      </w:r>
    </w:p>
    <w:p w:rsidR="00D7085C" w:rsidRDefault="00D7085C" w:rsidP="00D7085C">
      <w:pPr>
        <w:pStyle w:val="CitaviBibliographyEntry"/>
      </w:pPr>
      <w:r>
        <w:t>Baader, Franz (2003): The description logic handbook. Theory, implementation, and applications. Cambridge, UK, New York: Cambridge University Press.</w:t>
      </w:r>
    </w:p>
    <w:p w:rsidR="00D7085C" w:rsidRDefault="00D7085C" w:rsidP="00D7085C">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D7085C" w:rsidRDefault="00D7085C" w:rsidP="00D7085C">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D7085C" w:rsidRDefault="00D7085C" w:rsidP="00D7085C">
      <w:pPr>
        <w:pStyle w:val="CitaviBibliographyEntry"/>
      </w:pPr>
      <w:r>
        <w:t>Facebook (2014): Open Graph protocol. Online verf</w:t>
      </w:r>
      <w:r>
        <w:rPr>
          <w:rFonts w:hint="eastAsia"/>
        </w:rPr>
        <w:t>ü</w:t>
      </w:r>
      <w:r>
        <w:t>gbar unter http://ogp.me/, zuletzt aktualisiert am 06.11.2014, zuletzt gepr</w:t>
      </w:r>
      <w:r>
        <w:rPr>
          <w:rFonts w:hint="eastAsia"/>
        </w:rPr>
        <w:t>ü</w:t>
      </w:r>
      <w:r>
        <w:t>ft am 25.10.2014.</w:t>
      </w:r>
    </w:p>
    <w:p w:rsidR="00D7085C" w:rsidRDefault="00D7085C" w:rsidP="00D7085C">
      <w:pPr>
        <w:pStyle w:val="CitaviBibliographyEntry"/>
      </w:pPr>
      <w:r>
        <w:t>Frank G. Halasz (1990): The Dexter Hypertext Reference Model.</w:t>
      </w:r>
    </w:p>
    <w:p w:rsidR="00D7085C" w:rsidRDefault="00D7085C" w:rsidP="00D7085C">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D7085C" w:rsidRDefault="00D7085C" w:rsidP="00D7085C">
      <w:pPr>
        <w:pStyle w:val="CitaviBibliographyEntry"/>
      </w:pPr>
      <w:r>
        <w:t>Google Inc.; Yahoo Inc.; Microsoft Corporation; Yandex: schema.org. Online verf</w:t>
      </w:r>
      <w:r>
        <w:rPr>
          <w:rFonts w:hint="eastAsia"/>
        </w:rPr>
        <w:t>ü</w:t>
      </w:r>
      <w:r>
        <w:t>gbar unter http://schema.org/, zuletzt gepr</w:t>
      </w:r>
      <w:r>
        <w:rPr>
          <w:rFonts w:hint="eastAsia"/>
        </w:rPr>
        <w:t>ü</w:t>
      </w:r>
      <w:r>
        <w:t>ft am 24.10.201407.11.2014.</w:t>
      </w:r>
    </w:p>
    <w:p w:rsidR="00D7085C" w:rsidRDefault="00D7085C" w:rsidP="00D7085C">
      <w:pPr>
        <w:pStyle w:val="CitaviBibliographyEntry"/>
      </w:pPr>
      <w:r>
        <w:t>Hendrik Arndt (2006): Integrierte Informationsarchitektur. Die erfolgreiche Konzeption professioneller Websites: Springer.</w:t>
      </w:r>
    </w:p>
    <w:p w:rsidR="00D7085C" w:rsidRDefault="00D7085C" w:rsidP="00D7085C">
      <w:pPr>
        <w:pStyle w:val="CitaviBibliographyEntry"/>
      </w:pPr>
      <w:r>
        <w:t>Hitzler, Pascal (2007): The semantic web. Grundlagen // Proceedings. Berlin, Heidelberg, New York, NY: Springer (Lecture notes in computer science, Vol. 4825). Online verf</w:t>
      </w:r>
      <w:r>
        <w:rPr>
          <w:rFonts w:hint="eastAsia"/>
        </w:rPr>
        <w:t>ü</w:t>
      </w:r>
      <w:r>
        <w:t>gbar unter http://dx.doi.org/10.1007/978-3-540-33994-6.</w:t>
      </w:r>
    </w:p>
    <w:p w:rsidR="00D7085C" w:rsidRDefault="00D7085C" w:rsidP="00D7085C">
      <w:pPr>
        <w:pStyle w:val="CitaviBibliographyEntry"/>
      </w:pPr>
      <w:r>
        <w:lastRenderedPageBreak/>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D7085C" w:rsidRDefault="00D7085C" w:rsidP="00D7085C">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D7085C" w:rsidRDefault="00D7085C" w:rsidP="00D7085C">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D7085C" w:rsidRDefault="00D7085C" w:rsidP="00D7085C">
      <w:pPr>
        <w:pStyle w:val="CitaviBibliographyEntry"/>
      </w:pPr>
      <w:r>
        <w:t>Markus Kr</w:t>
      </w:r>
      <w:r>
        <w:rPr>
          <w:rFonts w:hint="eastAsia"/>
        </w:rPr>
        <w:t>ö</w:t>
      </w:r>
      <w:r>
        <w:t>tzsch; Franti</w:t>
      </w:r>
      <w:r>
        <w:rPr>
          <w:rFonts w:hint="eastAsia"/>
        </w:rPr>
        <w:t>š</w:t>
      </w:r>
      <w:r>
        <w:t>ek Simanc</w:t>
      </w:r>
      <w:r>
        <w:rPr>
          <w:rFonts w:hint="eastAsia"/>
        </w:rPr>
        <w:t>í</w:t>
      </w:r>
      <w:r>
        <w:t>k; Ian Horrocks (2014): Description Logics.</w:t>
      </w:r>
    </w:p>
    <w:p w:rsidR="00D7085C" w:rsidRDefault="00D7085C" w:rsidP="00D7085C">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D7085C" w:rsidRDefault="00D7085C" w:rsidP="00D7085C">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D7085C" w:rsidRDefault="00D7085C" w:rsidP="00D7085C">
      <w:pPr>
        <w:pStyle w:val="CitaviBibliographyEntry"/>
      </w:pPr>
      <w:r>
        <w:t>Nelson, T. H. (1965): Complex information processing, S. 84</w:t>
      </w:r>
      <w:r>
        <w:rPr>
          <w:rFonts w:hint="eastAsia"/>
        </w:rPr>
        <w:t>–</w:t>
      </w:r>
      <w:r>
        <w:t>100. DOI: 10.1145/800197.806036.</w:t>
      </w:r>
    </w:p>
    <w:p w:rsidR="00D7085C" w:rsidRDefault="00D7085C" w:rsidP="00D7085C">
      <w:pPr>
        <w:pStyle w:val="CitaviBibliographyEntry"/>
      </w:pPr>
      <w:r>
        <w:t>O'Regan, Gerard (2012): A brief history of computing. 2nd ed. London, New York: Springer.</w:t>
      </w:r>
    </w:p>
    <w:p w:rsidR="00D7085C" w:rsidRDefault="00D7085C" w:rsidP="00D7085C">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D7085C" w:rsidRDefault="00D7085C" w:rsidP="00D7085C">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D7085C" w:rsidRDefault="00D7085C" w:rsidP="00D7085C">
      <w:pPr>
        <w:pStyle w:val="CitaviBibliographyEntry"/>
      </w:pPr>
      <w:r>
        <w:t>Tim Berners-Lee; W3C/MIT; R. Fielding; Day Software; L. Masinter; Adobe Systems (2005): Uniform Resource Identifier (URI): Generic Syntax. Hg. v. IETF. Online verf</w:t>
      </w:r>
      <w:r>
        <w:rPr>
          <w:rFonts w:hint="eastAsia"/>
        </w:rPr>
        <w:t>ü</w:t>
      </w:r>
      <w:r>
        <w:t>gbar unter http://tools.ietf.org/html/rfc3986, zuletzt aktualisiert am 2005, zuletzt gepr</w:t>
      </w:r>
      <w:r>
        <w:rPr>
          <w:rFonts w:hint="eastAsia"/>
        </w:rPr>
        <w:t>ü</w:t>
      </w:r>
      <w:r>
        <w:t>ft am 31.10.2014.</w:t>
      </w:r>
    </w:p>
    <w:p w:rsidR="005A3236" w:rsidRPr="00257D83" w:rsidRDefault="00D7085C" w:rsidP="00D7085C">
      <w:pPr>
        <w:pStyle w:val="CitaviBibliographyEntry"/>
      </w:pPr>
      <w:r>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A70102">
      <w:headerReference w:type="default" r:id="rId10"/>
      <w:type w:val="continuous"/>
      <w:pgSz w:w="11906" w:h="16838" w:code="9"/>
      <w:pgMar w:top="1702" w:right="2665" w:bottom="1418" w:left="266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1BB6" w:rsidRDefault="005A1BB6">
      <w:pPr>
        <w:spacing w:line="240" w:lineRule="auto"/>
      </w:pPr>
      <w:r>
        <w:separator/>
      </w:r>
    </w:p>
  </w:endnote>
  <w:endnote w:type="continuationSeparator" w:id="0">
    <w:p w:rsidR="005A1BB6" w:rsidRDefault="005A1B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Light">
    <w:panose1 w:val="00000000000000000000"/>
    <w:charset w:val="00"/>
    <w:family w:val="roman"/>
    <w:notTrueType/>
    <w:pitch w:val="default"/>
  </w:font>
  <w:font w:name="Roboto Bold">
    <w:panose1 w:val="00000000000000000000"/>
    <w:charset w:val="00"/>
    <w:family w:val="roman"/>
    <w:notTrueType/>
    <w:pitch w:val="default"/>
  </w:font>
  <w:font w:name="Roboto Light">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Roboto Slab">
    <w:panose1 w:val="00000000000000000000"/>
    <w:charset w:val="00"/>
    <w:family w:val="auto"/>
    <w:pitch w:val="variable"/>
    <w:sig w:usb0="E00002FF" w:usb1="5000205B" w:usb2="0000002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Roboto">
    <w:panose1 w:val="00000000000000000000"/>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1BB6" w:rsidRPr="000125F9" w:rsidRDefault="005A1BB6" w:rsidP="000125F9">
      <w:pPr>
        <w:spacing w:line="240" w:lineRule="auto"/>
        <w:rPr>
          <w:color w:val="D9D9D9" w:themeColor="background1" w:themeShade="D9"/>
          <w:sz w:val="6"/>
        </w:rPr>
      </w:pPr>
      <w:r w:rsidRPr="00196B41">
        <w:rPr>
          <w:color w:val="D9D9D9" w:themeColor="background1" w:themeShade="D9"/>
          <w:sz w:val="6"/>
        </w:rPr>
        <w:separator/>
      </w:r>
    </w:p>
  </w:footnote>
  <w:footnote w:type="continuationSeparator" w:id="0">
    <w:p w:rsidR="005A1BB6" w:rsidRDefault="005A1BB6">
      <w:pPr>
        <w:spacing w:line="240" w:lineRule="auto"/>
      </w:pPr>
      <w:r>
        <w:continuationSeparator/>
      </w:r>
    </w:p>
  </w:footnote>
  <w:footnote w:id="1">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lRpbSBCZXJuZXJzLUxlZSA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AyMDA5PC9UZXh0Pg0KICAgIDwvVGV4dFVuaXQ+DQogIDwvVGV4dFVuaXRzPg0KPC9QbGFjZWhvbGRlcj4=</w:instrText>
      </w:r>
      <w:r w:rsidRPr="00257D83">
        <w:fldChar w:fldCharType="separate"/>
      </w:r>
      <w:bookmarkStart w:id="1" w:name="_CTVP00108ef6b9d97764ab0b052da2c1b92b544"/>
      <w:r w:rsidR="001A7669">
        <w:t>Tim Berners-Lee 2009</w:t>
      </w:r>
      <w:bookmarkEnd w:id="1"/>
      <w:r w:rsidRPr="00257D83">
        <w:fldChar w:fldCharType="end"/>
      </w:r>
    </w:p>
  </w:footnote>
  <w:footnote w:id="2">
    <w:p w:rsidR="009D57F3" w:rsidRDefault="009D57F3">
      <w:pPr>
        <w:pStyle w:val="Funotentext"/>
      </w:pPr>
      <w:r>
        <w:rPr>
          <w:rStyle w:val="Funotenzeichen"/>
        </w:rPr>
        <w:footnoteRef/>
      </w:r>
      <w:r>
        <w:t xml:space="preserve"> </w:t>
      </w:r>
      <w:r w:rsidRPr="00257D83">
        <w:fldChar w:fldCharType="begin"/>
      </w:r>
      <w:r w:rsidR="001A7669">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5TYW5rYXI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5rYXIgMjAxMjwvVGV4dD4NCiAgICA8L1RleHRVbml0Pg0KICA8L1RleHRVbml0cz4NCjwvUGxhY2Vob2xkZXI+</w:instrText>
      </w:r>
      <w:r w:rsidRPr="00257D83">
        <w:fldChar w:fldCharType="separate"/>
      </w:r>
      <w:bookmarkStart w:id="5" w:name="_CTVP001bd3e249d868648ec84e982e8e953f52e"/>
      <w:r w:rsidR="001A7669">
        <w:t>Sankar 2012</w:t>
      </w:r>
      <w:bookmarkEnd w:id="5"/>
      <w:r w:rsidRPr="00257D83">
        <w:fldChar w:fldCharType="end"/>
      </w:r>
    </w:p>
  </w:footnote>
  <w:footnote w:id="3">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wNy4xMS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R29vZ2xlIEluYy4sIFlhaG9vIEluYy4gZXQgYWwuIOKAkyBzY2hlbWEub3JnPC9TaG9ydFRpdGxlPg0KICAgICAgICA8VGl0bGU+c2NoZW1hLm9yZzwvVGl0bGU+DQogICAgICA8L1JlZmVyZW5jZT4NCiAgICA8L0VudHJ5Pg0KICA8L0VudHJpZXM+DQogIDxUZXh0Pkdvb2dsZSBJbmM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29nbGUgSW5jLiBldCBhbC48L1RleHQ+DQogICAgPC9UZXh0VW5pdD4NCiAgPC9UZXh0VW5pdHM+DQo8L1BsYWNlaG9sZGVyPg==</w:instrText>
      </w:r>
      <w:r w:rsidRPr="00257D83">
        <w:fldChar w:fldCharType="separate"/>
      </w:r>
      <w:bookmarkStart w:id="6" w:name="_CTVP0010cd37c73fc0f43349ae7f164c68ab762"/>
      <w:r w:rsidR="001A7669">
        <w:t>Google Inc. et al.</w:t>
      </w:r>
      <w:bookmarkEnd w:id="6"/>
      <w:r w:rsidRPr="00257D83">
        <w:fldChar w:fldCharType="end"/>
      </w:r>
    </w:p>
  </w:footnote>
  <w:footnote w:id="4">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FjZWJvb2sgMjAxNDwvVGV4dD4NCiAgICA8L1RleHRVbml0Pg0KICA8L1RleHRVbml0cz4NCjwvUGxhY2Vob2xkZXI+</w:instrText>
      </w:r>
      <w:r w:rsidRPr="00257D83">
        <w:fldChar w:fldCharType="separate"/>
      </w:r>
      <w:bookmarkStart w:id="7" w:name="_CTVP001138f9fe545874453a741558e17134e36"/>
      <w:r w:rsidR="001A7669">
        <w:t>Facebook 2014</w:t>
      </w:r>
      <w:bookmarkEnd w:id="7"/>
      <w:r w:rsidRPr="00257D83">
        <w:fldChar w:fldCharType="end"/>
      </w:r>
    </w:p>
  </w:footnote>
  <w:footnote w:id="5">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kFudG9pbmUgSXNhYWMgdW5kIEVkIFN1bW1lcnM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nRvaW5lIElzYWFjIHVuZCBFZCBTdW1tZXJzIDIwMDk8L1RleHQ+DQogICAgPC9UZXh0VW5pdD4NCiAgPC9UZXh0VW5pdHM+DQo8L1BsYWNlaG9sZGVyPg==</w:instrText>
      </w:r>
      <w:r w:rsidRPr="00257D83">
        <w:fldChar w:fldCharType="separate"/>
      </w:r>
      <w:bookmarkStart w:id="8" w:name="_CTVP00149434ad924d64549a8799e501e5501a4"/>
      <w:r w:rsidR="001A7669">
        <w:t>Antoine Isaac und Ed Summers 2009</w:t>
      </w:r>
      <w:bookmarkEnd w:id="8"/>
      <w:r w:rsidRPr="00257D83">
        <w:fldChar w:fldCharType="end"/>
      </w:r>
    </w:p>
  </w:footnote>
  <w:footnote w:id="6">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TWFudSBTcG9ybnk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1IFNwb3JueSAyMDEzPC9UZXh0Pg0KICAgIDwvVGV4dFVuaXQ+DQogIDwvVGV4dFVuaXRzPg0KPC9QbGFjZWhvbGRlcj4=</w:instrText>
      </w:r>
      <w:r w:rsidRPr="00257D83">
        <w:fldChar w:fldCharType="separate"/>
      </w:r>
      <w:bookmarkStart w:id="9" w:name="_CTVP001f197651bc2be4259913a1a1175da501a"/>
      <w:r w:rsidR="001A7669">
        <w:t>Manu Sporny 2013</w:t>
      </w:r>
      <w:bookmarkEnd w:id="9"/>
      <w:r w:rsidRPr="00257D83">
        <w:fldChar w:fldCharType="end"/>
      </w:r>
    </w:p>
  </w:footnote>
  <w:footnote w:id="7">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5JYW4gSGlja3Nvb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biBIaWNrc29uIDIwMTQ8L1RleHQ+DQogICAgPC9UZXh0VW5pdD4NCiAgPC9UZXh0VW5pdHM+DQo8L1BsYWNlaG9sZGVyPg==</w:instrText>
      </w:r>
      <w:r w:rsidRPr="00257D83">
        <w:fldChar w:fldCharType="separate"/>
      </w:r>
      <w:bookmarkStart w:id="10" w:name="_CTVP0011fa2ed651d8f452c928bfae688b21d10"/>
      <w:r w:rsidR="001A7669">
        <w:t>Ian Hickson 2014</w:t>
      </w:r>
      <w:bookmarkEnd w:id="10"/>
      <w:r w:rsidRPr="00257D83">
        <w:fldChar w:fldCharType="end"/>
      </w:r>
    </w:p>
  </w:footnote>
  <w:footnote w:id="8">
    <w:p w:rsidR="00291547" w:rsidRPr="00291547" w:rsidRDefault="00291547">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5NYW51IFNwb3JueSBldCBhb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bnUgU3Bvcm55IGV0IGFsIDIwMTQ8L1RleHQ+DQogICAgPC9UZXh0VW5pdD4NCiAgPC9UZXh0VW5pdHM+DQo8L1BsYWNlaG9sZGVyPg==</w:instrText>
      </w:r>
      <w:r w:rsidRPr="00257D83">
        <w:fldChar w:fldCharType="separate"/>
      </w:r>
      <w:bookmarkStart w:id="11" w:name="_CTVP001d6e941770c43485da21b9b80839eb2c6"/>
      <w:r w:rsidR="001A7669">
        <w:t>Manu Sporny et al 2014</w:t>
      </w:r>
      <w:bookmarkEnd w:id="11"/>
      <w:r w:rsidRPr="00257D83">
        <w:fldChar w:fldCharType="end"/>
      </w:r>
    </w:p>
  </w:footnote>
  <w:footnote w:id="9">
    <w:p w:rsidR="00233FCC" w:rsidRPr="00233FCC" w:rsidRDefault="00233FCC">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dmluIENhcm90aGVycyB1bmQgRXJpYyBQcnVk4oCZaG9tbWVhdXggMjAxMzwvVGV4dD4NCiAgICA8L1RleHRVbml0Pg0KICA8L1RleHRVbml0cz4NCjwvUGxhY2Vob2xkZXI+</w:instrText>
      </w:r>
      <w:r w:rsidRPr="00257D83">
        <w:fldChar w:fldCharType="separate"/>
      </w:r>
      <w:bookmarkStart w:id="12" w:name="_CTVP001f30913eae0cf481fb5818e275a2bc8a1"/>
      <w:r w:rsidR="001A7669">
        <w:t>Gavin Carothers und Eric Prud</w:t>
      </w:r>
      <w:r w:rsidR="001A7669">
        <w:rPr>
          <w:rFonts w:hint="eastAsia"/>
        </w:rPr>
        <w:t>’</w:t>
      </w:r>
      <w:r w:rsidR="001A7669">
        <w:t>hommeaux 2013</w:t>
      </w:r>
      <w:bookmarkEnd w:id="12"/>
      <w:r w:rsidRPr="00257D83">
        <w:fldChar w:fldCharType="end"/>
      </w:r>
    </w:p>
  </w:footnote>
  <w:footnote w:id="10">
    <w:p w:rsidR="00440CC5" w:rsidRPr="00440CC5" w:rsidRDefault="00440CC5">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yaWMgTWlsbGVyIHVuZCBGcmFuayBNYW5vbGEgMjAwNDwvVGV4dD4NCiAgICA8L1RleHRVbml0Pg0KICA8L1RleHRVbml0cz4NCjwvUGxhY2Vob2xkZXI+</w:instrText>
      </w:r>
      <w:r w:rsidRPr="00257D83">
        <w:fldChar w:fldCharType="separate"/>
      </w:r>
      <w:bookmarkStart w:id="13" w:name="_CTVP001deec05e7d2a64eedbce33efc28c4fca0"/>
      <w:r w:rsidR="001A7669">
        <w:t>Eric Miller und Frank Manola 2004</w:t>
      </w:r>
      <w:bookmarkEnd w:id="13"/>
      <w:r w:rsidRPr="00257D83">
        <w:fldChar w:fldCharType="end"/>
      </w:r>
    </w:p>
  </w:footnote>
  <w:footnote w:id="11">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ydSZWdhbiAyMDEyLCBTLiAxMDI8L1RleHQ+DQogICAgPC9UZXh0VW5pdD4NCiAgPC9UZXh0VW5pdHM+DQo8L1BsYWNlaG9sZGVyPg==</w:instrText>
      </w:r>
      <w:r>
        <w:fldChar w:fldCharType="separate"/>
      </w:r>
      <w:bookmarkStart w:id="15" w:name="_CTVP001d97fce61c1cc435c80c2b8cc857205f7"/>
      <w:r w:rsidR="001A7669">
        <w:t>O'Regan 2012, S. 102</w:t>
      </w:r>
      <w:bookmarkEnd w:id="15"/>
      <w:r>
        <w:fldChar w:fldCharType="end"/>
      </w:r>
    </w:p>
  </w:footnote>
  <w:footnote w:id="12">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2hvcnRUaXRsZT5OZWxzb24gMTk2NSDigJMgQ29tcGxleCBpbmZvcm1hdGlvbiBwcm9jZXNzaW5nPC9TaG9ydFRpdGxlPg0KICAgICAgICA8U291cmNlT2ZCaWJsaW9ncmFwaGljSW5mb3JtYXRpb24+Q3Jvc3NSZWY8L1NvdXJjZU9mQmlibGlvZ3JhcGhpY0luZm9ybWF0aW9uPg0KICAgICAgICA8VGl0bGU+Q29tcGxleCBpbmZvcm1hdGlvbiBwcm9jZXNzaW5nPC9UaXRsZT4NCiAgICAgICAgPFllYXI+MTk2NTwvWWVhcj4NCiAgICAgIDwvUmVmZXJlbmNlPg0KICAgIDwvRW50cnk+DQogIDwvRW50cmllcz4NCiAgPFRleHQ+TmVsc29uIDE5N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Vsc29uIDE5NjU8L1RleHQ+DQogICAgPC9UZXh0VW5pdD4NCiAgPC9UZXh0VW5pdHM+DQo8L1BsYWNlaG9sZGVyPg==</w:instrText>
      </w:r>
      <w:r>
        <w:fldChar w:fldCharType="separate"/>
      </w:r>
      <w:bookmarkStart w:id="16" w:name="_CTVP0018fd7e345456844379e566edbf8d01faa"/>
      <w:r w:rsidR="001A7669">
        <w:t>Nelson 1965</w:t>
      </w:r>
      <w:bookmarkEnd w:id="16"/>
      <w:r>
        <w:fldChar w:fldCharType="end"/>
      </w:r>
    </w:p>
  </w:footnote>
  <w:footnote w:id="1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CwgUy4g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CwgUy4gOTwvVGV4dD4NCiAgICA8L1RleHRVbml0Pg0KICA8L1RleHRVbml0cz4NCjwvUGxhY2Vob2xkZXI+</w:instrText>
      </w:r>
      <w:r>
        <w:fldChar w:fldCharType="separate"/>
      </w:r>
      <w:bookmarkStart w:id="17" w:name="_CTVP0012653e615c4564616bfd3f59231ed7546"/>
      <w:r w:rsidR="001A7669">
        <w:t>Frank G. Halasz 1990, S. 9</w:t>
      </w:r>
      <w:bookmarkEnd w:id="17"/>
      <w:r>
        <w:fldChar w:fldCharType="end"/>
      </w:r>
    </w:p>
  </w:footnote>
  <w:footnote w:id="1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5IZW5kcmlrIEFybmR0IDIwMDYsIFMuIDE1M+KAkzE1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kcmlrIEFybmR0IDIwMDYsIFMuIDE1M+KAkzE1NDwvVGV4dD4NCiAgICA8L1RleHRVbml0Pg0KICA8L1RleHRVbml0cz4NCjwvUGxhY2Vob2xkZXI+</w:instrText>
      </w:r>
      <w:r>
        <w:fldChar w:fldCharType="separate"/>
      </w:r>
      <w:bookmarkStart w:id="18" w:name="_CTVP001c14778e76b634ef485cb4cbc6e6cd8f0"/>
      <w:r w:rsidR="001A7669">
        <w:t>Hendrik Arndt 2006, S. 153</w:t>
      </w:r>
      <w:r w:rsidR="001A7669">
        <w:rPr>
          <w:rFonts w:hint="eastAsia"/>
        </w:rPr>
        <w:t>–</w:t>
      </w:r>
      <w:r w:rsidR="001A7669">
        <w:t>154</w:t>
      </w:r>
      <w:bookmarkEnd w:id="18"/>
      <w:r>
        <w:fldChar w:fldCharType="end"/>
      </w:r>
    </w:p>
  </w:footnote>
  <w:footnote w:id="1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0" w:name="_CTVP0012d370a133f8247b6b145d225e0f7a32e"/>
      <w:r w:rsidR="001A7669">
        <w:t>Tim Berners-Lee et al. 2005</w:t>
      </w:r>
      <w:bookmarkEnd w:id="20"/>
      <w:r>
        <w:fldChar w:fldCharType="end"/>
      </w:r>
    </w:p>
  </w:footnote>
  <w:footnote w:id="16">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1" w:name="_CTVP00118e0d9152bf34ed991248dcc3889098a"/>
      <w:r w:rsidR="001A7669">
        <w:t>Tim Berners-Lee et al. 2005</w:t>
      </w:r>
      <w:bookmarkEnd w:id="21"/>
      <w:r>
        <w:fldChar w:fldCharType="end"/>
      </w:r>
    </w:p>
  </w:footnote>
  <w:footnote w:id="1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DwvVGV4dD4NCiAgICA8L1RleHRVbml0Pg0KICA8L1RleHRVbml0cz4NCjwvUGxhY2Vob2xkZXI+</w:instrText>
      </w:r>
      <w:r>
        <w:fldChar w:fldCharType="separate"/>
      </w:r>
      <w:bookmarkStart w:id="22" w:name="_CTVP001ddedffe919f64fdb8cdf839bc7bcf81f"/>
      <w:r w:rsidR="001A7669">
        <w:t>Frank G. Halasz 1990</w:t>
      </w:r>
      <w:bookmarkEnd w:id="22"/>
      <w:r>
        <w:fldChar w:fldCharType="end"/>
      </w:r>
    </w:p>
  </w:footnote>
  <w:footnote w:id="1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SGl0emxlciAyMDA3LCBTLiA0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QzPC9UZXh0Pg0KICAgIDwvVGV4dFVuaXQ+DQogIDwvVGV4dFVuaXRzPg0KPC9QbGFjZWhvbGRlcj4=</w:instrText>
      </w:r>
      <w:r>
        <w:fldChar w:fldCharType="separate"/>
      </w:r>
      <w:bookmarkStart w:id="25" w:name="_CTVP00136e0079fdceb464fa4b064fd9a6498bc"/>
      <w:r w:rsidR="001A7669">
        <w:t>Hitzler 2007, S. 43</w:t>
      </w:r>
      <w:bookmarkEnd w:id="25"/>
      <w:r>
        <w:fldChar w:fldCharType="end"/>
      </w:r>
    </w:p>
  </w:footnote>
  <w:footnote w:id="19">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V2lraXBlZGlhLUF1dG9yZW4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tpcGVkaWEtQXV0b3JlbiAyMDEzPC9UZXh0Pg0KICAgIDwvVGV4dFVuaXQ+DQogIDwvVGV4dFVuaXRzPg0KPC9QbGFjZWhvbGRlcj4=</w:instrText>
      </w:r>
      <w:r>
        <w:fldChar w:fldCharType="separate"/>
      </w:r>
      <w:bookmarkStart w:id="26" w:name="_CTVP00107599af444474a1bbe6b3e0bb0f1c7bb"/>
      <w:r w:rsidR="001A7669">
        <w:t>Wikipedia-Autoren 2013</w:t>
      </w:r>
      <w:bookmarkEnd w:id="26"/>
      <w:r>
        <w:fldChar w:fldCharType="end"/>
      </w:r>
    </w:p>
  </w:footnote>
  <w:footnote w:id="20">
    <w:p w:rsidR="00AF09B4" w:rsidRPr="00AF09B4" w:rsidRDefault="00AF09B4">
      <w:pPr>
        <w:pStyle w:val="Funotentext"/>
        <w:rPr>
          <w:rFonts w:asciiTheme="minorHAnsi" w:hAnsiTheme="minorHAnsi"/>
        </w:rPr>
      </w:pPr>
      <w:r>
        <w:rPr>
          <w:rStyle w:val="Funotenzeichen"/>
        </w:rPr>
        <w:footnoteRef/>
      </w:r>
      <w:r>
        <w:t xml:space="preserve"> </w:t>
      </w:r>
      <w:r>
        <w:fldChar w:fldCharType="begin"/>
      </w:r>
      <w:r w:rsidR="001A7669">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Y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eSBTZWFib3JuZSB1bmQgU3RldmVuIEhhcnJpcyAyMDEzPC9UZXh0Pg0KICAgIDwvVGV4dFVuaXQ+DQogIDwvVGV4dFVuaXRzPg0KPC9QbGFjZWhvbGRlcj4=</w:instrText>
      </w:r>
      <w:r>
        <w:fldChar w:fldCharType="separate"/>
      </w:r>
      <w:bookmarkStart w:id="27" w:name="_CTVP0010eed4b10695c4b1bb1658ab0fa05b478"/>
      <w:r w:rsidR="001A7669">
        <w:t>Andy Seaborne und Steven Harris 2013</w:t>
      </w:r>
      <w:bookmarkEnd w:id="27"/>
      <w:r>
        <w:fldChar w:fldCharType="end"/>
      </w:r>
    </w:p>
  </w:footnote>
  <w:footnote w:id="21">
    <w:p w:rsidR="009D57F3" w:rsidRPr="009D57F3" w:rsidRDefault="009D57F3">
      <w:pPr>
        <w:pStyle w:val="Funotentext"/>
        <w:rPr>
          <w:rFonts w:asciiTheme="minorHAnsi" w:hAnsiTheme="minorHAnsi"/>
        </w:rPr>
      </w:pPr>
      <w:r>
        <w:rPr>
          <w:rStyle w:val="Funotenzeichen"/>
        </w:rPr>
        <w:footnoteRef/>
      </w:r>
      <w:r>
        <w:t xml:space="preserve"> </w:t>
      </w:r>
      <w:hyperlink r:id="rId1" w:history="1">
        <w:r w:rsidRPr="00291547">
          <w:rPr>
            <w:rStyle w:val="Hyperlink"/>
          </w:rPr>
          <w:t>http://neo4j.com/</w:t>
        </w:r>
      </w:hyperlink>
    </w:p>
  </w:footnote>
  <w:footnote w:id="22">
    <w:p w:rsidR="009D57F3" w:rsidRPr="009D57F3" w:rsidRDefault="009D57F3">
      <w:pPr>
        <w:pStyle w:val="Funotentext"/>
        <w:rPr>
          <w:rFonts w:asciiTheme="minorHAnsi" w:hAnsiTheme="minorHAnsi"/>
        </w:rPr>
      </w:pPr>
      <w:r>
        <w:rPr>
          <w:rStyle w:val="Funotenzeichen"/>
        </w:rPr>
        <w:footnoteRef/>
      </w:r>
      <w:r>
        <w:t xml:space="preserve"> </w:t>
      </w:r>
      <w:hyperlink r:id="rId2" w:history="1">
        <w:r w:rsidRPr="00BA392E">
          <w:rPr>
            <w:rStyle w:val="Hyperlink"/>
          </w:rPr>
          <w:t>https://github.com/tinkerpop/gremlin/wiki</w:t>
        </w:r>
      </w:hyperlink>
    </w:p>
  </w:footnote>
  <w:footnote w:id="2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NDwvVGV4dD4NCiAgICA8L1RleHRVbml0Pg0KICA8L1RleHRVbml0cz4NCjwvUGxhY2Vob2xkZXI+</w:instrText>
      </w:r>
      <w:r>
        <w:fldChar w:fldCharType="separate"/>
      </w:r>
      <w:bookmarkStart w:id="28" w:name="_CTVP0010161d4488842450fa28c37e9d319d0c0"/>
      <w:r w:rsidR="001A7669">
        <w:t>Markus Kr</w:t>
      </w:r>
      <w:r w:rsidR="001A7669">
        <w:rPr>
          <w:rFonts w:hint="eastAsia"/>
        </w:rPr>
        <w:t>ö</w:t>
      </w:r>
      <w:r w:rsidR="001A7669">
        <w:t>tzsch et al. 2014</w:t>
      </w:r>
      <w:bookmarkEnd w:id="28"/>
      <w:r>
        <w:fldChar w:fldCharType="end"/>
      </w:r>
    </w:p>
  </w:footnote>
  <w:footnote w:id="2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c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kRhbiBCcmlja2xleSB1bmQgUmFtYW5hdGhhbiBHdWhhIDIwM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uIEJyaWNrbGV5IHVuZCBSYW1hbmF0aGFuIEd1aGEgMjAwNDwvVGV4dD4NCiAgICA8L1RleHRVbml0Pg0KICA8L1RleHRVbml0cz4NCjwvUGxhY2Vob2xkZXI+</w:instrText>
      </w:r>
      <w:r>
        <w:fldChar w:fldCharType="separate"/>
      </w:r>
      <w:bookmarkStart w:id="29" w:name="_CTVP001d5ae434b777345f8b893cb051d2c2f1a"/>
      <w:r w:rsidR="001A7669">
        <w:t>Dan Brickley und Ramanathan Guha 2004</w:t>
      </w:r>
      <w:bookmarkEnd w:id="29"/>
      <w:r>
        <w:fldChar w:fldCharType="end"/>
      </w:r>
    </w:p>
  </w:footnote>
  <w:footnote w:id="2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k1hcmt1cyBLcsO2dHpzY2ggZXQgYWwu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MjwvVGV4dD4NCiAgICA8L1RleHRVbml0Pg0KICA8L1RleHRVbml0cz4NCjwvUGxhY2Vob2xkZXI+</w:instrText>
      </w:r>
      <w:r>
        <w:fldChar w:fldCharType="separate"/>
      </w:r>
      <w:bookmarkStart w:id="30" w:name="_CTVP001c7c15a367adb4bc1b55a5c5d44008750"/>
      <w:r w:rsidR="001A7669">
        <w:t>Markus Kr</w:t>
      </w:r>
      <w:r w:rsidR="001A7669">
        <w:rPr>
          <w:rFonts w:hint="eastAsia"/>
        </w:rPr>
        <w:t>ö</w:t>
      </w:r>
      <w:r w:rsidR="001A7669">
        <w:t>tzsch et al. 2012</w:t>
      </w:r>
      <w:bookmarkEnd w:id="30"/>
      <w:r>
        <w:fldChar w:fldCharType="end"/>
      </w:r>
    </w:p>
  </w:footnote>
  <w:footnote w:id="26">
    <w:p w:rsidR="009D57F3" w:rsidRPr="009D57F3" w:rsidRDefault="009D57F3">
      <w:pPr>
        <w:pStyle w:val="Funotentext"/>
        <w:rPr>
          <w:rFonts w:asciiTheme="minorHAnsi" w:hAnsiTheme="minorHAnsi"/>
        </w:rPr>
      </w:pPr>
      <w:r>
        <w:rPr>
          <w:rStyle w:val="Funotenzeichen"/>
        </w:rPr>
        <w:footnoteRef/>
      </w:r>
      <w:r>
        <w:t xml:space="preserve"> </w:t>
      </w:r>
      <w:r w:rsidRPr="00C66BEA">
        <w:fldChar w:fldCharType="begin"/>
      </w:r>
      <w:r w:rsidR="001A7669">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5IaXR6bGVyIDIwMDcsIFMuIDE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E1MDwvVGV4dD4NCiAgICA8L1RleHRVbml0Pg0KICA8L1RleHRVbml0cz4NCjwvUGxhY2Vob2xkZXI+</w:instrText>
      </w:r>
      <w:r w:rsidRPr="00C66BEA">
        <w:fldChar w:fldCharType="separate"/>
      </w:r>
      <w:bookmarkStart w:id="31" w:name="_CTVP001e4a9c54e5b7c48c9ac392cd3bf5c951f"/>
      <w:r w:rsidR="001A7669">
        <w:t>Hitzler 2007, S. 150</w:t>
      </w:r>
      <w:bookmarkEnd w:id="31"/>
      <w:r w:rsidRPr="00C66BEA">
        <w:fldChar w:fldCharType="end"/>
      </w:r>
    </w:p>
  </w:footnote>
  <w:footnote w:id="2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jaGFlbCBLLiBCZXJnbWFuIDIwMDk8L1RleHQ+DQogICAgPC9UZXh0VW5pdD4NCiAgPC9UZXh0VW5pdHM+DQo8L1BsYWNlaG9sZGVyPg==</w:instrText>
      </w:r>
      <w:r>
        <w:fldChar w:fldCharType="separate"/>
      </w:r>
      <w:bookmarkStart w:id="32" w:name="_CTVP00171b27af82a0941f187cb45c27e40b5f0"/>
      <w:r w:rsidR="001A7669">
        <w:t>Michael K. Bergman 2009</w:t>
      </w:r>
      <w:bookmarkEnd w:id="32"/>
      <w:r>
        <w:fldChar w:fldCharType="end"/>
      </w:r>
    </w:p>
  </w:footnote>
  <w:footnote w:id="2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5CYWFkZXIgMjAwMywgUy4gNzLigJM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FkZXIgMjAwMywgUy4gNzLigJM3MzwvVGV4dD4NCiAgICA8L1RleHRVbml0Pg0KICA8L1RleHRVbml0cz4NCjwvUGxhY2Vob2xkZXI+</w:instrText>
      </w:r>
      <w:r>
        <w:fldChar w:fldCharType="separate"/>
      </w:r>
      <w:bookmarkStart w:id="33" w:name="_CTVP0016ce62e1288e14c40ae2f2db3b59259cd"/>
      <w:r w:rsidR="001A7669">
        <w:t>Baader 2003, S. 72</w:t>
      </w:r>
      <w:r w:rsidR="001A7669">
        <w:rPr>
          <w:rFonts w:hint="eastAsia"/>
        </w:rPr>
        <w:t>–</w:t>
      </w:r>
      <w:r w:rsidR="001A7669">
        <w:t>73</w:t>
      </w:r>
      <w:bookmarkEnd w:id="33"/>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397"/>
      <w:gridCol w:w="1187"/>
    </w:tblGrid>
    <w:tr w:rsidR="00617CAF" w:rsidTr="00C156C3">
      <w:trPr>
        <w:trHeight w:val="276"/>
      </w:trPr>
      <w:tc>
        <w:tcPr>
          <w:tcW w:w="5397" w:type="dxa"/>
          <w:tcBorders>
            <w:bottom w:val="single" w:sz="4" w:space="0" w:color="D9D9D9" w:themeColor="background1" w:themeShade="D9"/>
          </w:tcBorders>
        </w:tcPr>
        <w:p w:rsidR="00617CAF" w:rsidRDefault="005A1BB6" w:rsidP="00274C32">
          <w:pPr>
            <w:pStyle w:val="KeinLeerraum"/>
          </w:pPr>
          <w:r>
            <w:fldChar w:fldCharType="begin"/>
          </w:r>
          <w:r>
            <w:instrText xml:space="preserve"> STYLEREF "Überschrift 1" \* MERGEFORMAT </w:instrText>
          </w:r>
          <w:r>
            <w:fldChar w:fldCharType="separate"/>
          </w:r>
          <w:r w:rsidR="00D7085C">
            <w:rPr>
              <w:noProof/>
            </w:rPr>
            <w:t>Einleitung</w:t>
          </w:r>
          <w:r>
            <w:rPr>
              <w:noProof/>
            </w:rPr>
            <w:fldChar w:fldCharType="end"/>
          </w:r>
        </w:p>
      </w:tc>
      <w:tc>
        <w:tcPr>
          <w:tcW w:w="1187"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D7085C">
            <w:rPr>
              <w:noProof/>
            </w:rPr>
            <w:t>3</w:t>
          </w:r>
          <w:r w:rsidRPr="00274C32">
            <w:fldChar w:fldCharType="end"/>
          </w:r>
          <w:r>
            <w:t xml:space="preserve"> / </w:t>
          </w:r>
          <w:r>
            <w:fldChar w:fldCharType="begin"/>
          </w:r>
          <w:r>
            <w:instrText xml:space="preserve"> NUMPAGES  \# "0"  \* MERGEFORMAT </w:instrText>
          </w:r>
          <w:r>
            <w:fldChar w:fldCharType="separate"/>
          </w:r>
          <w:r w:rsidR="00D7085C">
            <w:rPr>
              <w:noProof/>
            </w:rPr>
            <w:t>11</w:t>
          </w:r>
          <w:r>
            <w:fldChar w:fldCharType="end"/>
          </w:r>
          <w:r>
            <w:t xml:space="preserve"> </w:t>
          </w:r>
        </w:p>
      </w:tc>
    </w:tr>
  </w:tbl>
  <w:p w:rsidR="00617CAF" w:rsidRPr="00274C32" w:rsidRDefault="00617CAF" w:rsidP="00274C32">
    <w:pPr>
      <w:pStyle w:val="KeinLeerraum"/>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de-DE" w:vendorID="64" w:dllVersion="131078" w:nlCheck="1" w:checkStyle="1"/>
  <w:activeWritingStyle w:appName="MSWord" w:lang="en-US" w:vendorID="64" w:dllVersion="131078" w:nlCheck="1" w:checkStyle="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23B3"/>
    <w:rsid w:val="000100C5"/>
    <w:rsid w:val="00011658"/>
    <w:rsid w:val="000125F9"/>
    <w:rsid w:val="00013F1E"/>
    <w:rsid w:val="0002761B"/>
    <w:rsid w:val="00032230"/>
    <w:rsid w:val="00032299"/>
    <w:rsid w:val="0003242D"/>
    <w:rsid w:val="00044D21"/>
    <w:rsid w:val="00062D89"/>
    <w:rsid w:val="0006526D"/>
    <w:rsid w:val="00070F2F"/>
    <w:rsid w:val="0007113C"/>
    <w:rsid w:val="00077CE0"/>
    <w:rsid w:val="00080B9A"/>
    <w:rsid w:val="00082A3C"/>
    <w:rsid w:val="00091118"/>
    <w:rsid w:val="00091301"/>
    <w:rsid w:val="00091659"/>
    <w:rsid w:val="00097B2B"/>
    <w:rsid w:val="000A7C43"/>
    <w:rsid w:val="000B4115"/>
    <w:rsid w:val="000C31AB"/>
    <w:rsid w:val="000C7179"/>
    <w:rsid w:val="000D130F"/>
    <w:rsid w:val="000D2CFB"/>
    <w:rsid w:val="000D47F3"/>
    <w:rsid w:val="000D637D"/>
    <w:rsid w:val="000E77ED"/>
    <w:rsid w:val="000F0532"/>
    <w:rsid w:val="000F17BC"/>
    <w:rsid w:val="000F5BEC"/>
    <w:rsid w:val="000F6787"/>
    <w:rsid w:val="000F7931"/>
    <w:rsid w:val="00102094"/>
    <w:rsid w:val="001101C4"/>
    <w:rsid w:val="0011090F"/>
    <w:rsid w:val="00111AC6"/>
    <w:rsid w:val="0011793A"/>
    <w:rsid w:val="00121393"/>
    <w:rsid w:val="00127D3D"/>
    <w:rsid w:val="00132472"/>
    <w:rsid w:val="001368E7"/>
    <w:rsid w:val="001466F6"/>
    <w:rsid w:val="0014785E"/>
    <w:rsid w:val="0015455F"/>
    <w:rsid w:val="001748AE"/>
    <w:rsid w:val="00176261"/>
    <w:rsid w:val="0017657D"/>
    <w:rsid w:val="00181B47"/>
    <w:rsid w:val="00182780"/>
    <w:rsid w:val="00192E3A"/>
    <w:rsid w:val="00192EA8"/>
    <w:rsid w:val="0019585B"/>
    <w:rsid w:val="00196B41"/>
    <w:rsid w:val="001A7669"/>
    <w:rsid w:val="001C26D8"/>
    <w:rsid w:val="001C30A6"/>
    <w:rsid w:val="001D2AC2"/>
    <w:rsid w:val="001F1276"/>
    <w:rsid w:val="001F2C68"/>
    <w:rsid w:val="00210325"/>
    <w:rsid w:val="00214875"/>
    <w:rsid w:val="00233FCC"/>
    <w:rsid w:val="00242ABB"/>
    <w:rsid w:val="0025194B"/>
    <w:rsid w:val="00252AA7"/>
    <w:rsid w:val="002538D8"/>
    <w:rsid w:val="0025491C"/>
    <w:rsid w:val="00257D83"/>
    <w:rsid w:val="00261F96"/>
    <w:rsid w:val="00262D8D"/>
    <w:rsid w:val="00265D33"/>
    <w:rsid w:val="00266C25"/>
    <w:rsid w:val="00270CE4"/>
    <w:rsid w:val="0027159E"/>
    <w:rsid w:val="002715AE"/>
    <w:rsid w:val="00274C32"/>
    <w:rsid w:val="002763ED"/>
    <w:rsid w:val="00284FA6"/>
    <w:rsid w:val="002855B9"/>
    <w:rsid w:val="00285AB2"/>
    <w:rsid w:val="00291547"/>
    <w:rsid w:val="00292C9B"/>
    <w:rsid w:val="0029592F"/>
    <w:rsid w:val="002B2CAD"/>
    <w:rsid w:val="002B4BDA"/>
    <w:rsid w:val="002C422A"/>
    <w:rsid w:val="002C6742"/>
    <w:rsid w:val="002D1072"/>
    <w:rsid w:val="002D6FD7"/>
    <w:rsid w:val="002D78E2"/>
    <w:rsid w:val="003027AD"/>
    <w:rsid w:val="00304C96"/>
    <w:rsid w:val="0030522B"/>
    <w:rsid w:val="00306330"/>
    <w:rsid w:val="003066A9"/>
    <w:rsid w:val="003076CA"/>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3937"/>
    <w:rsid w:val="00427DAE"/>
    <w:rsid w:val="00440CC5"/>
    <w:rsid w:val="00440D21"/>
    <w:rsid w:val="00453A6F"/>
    <w:rsid w:val="0047188C"/>
    <w:rsid w:val="00474F30"/>
    <w:rsid w:val="0048006E"/>
    <w:rsid w:val="00480DD1"/>
    <w:rsid w:val="00482B8D"/>
    <w:rsid w:val="004830EB"/>
    <w:rsid w:val="00484083"/>
    <w:rsid w:val="0049030D"/>
    <w:rsid w:val="004A4C57"/>
    <w:rsid w:val="004A5610"/>
    <w:rsid w:val="004B16E6"/>
    <w:rsid w:val="004B4095"/>
    <w:rsid w:val="004B5658"/>
    <w:rsid w:val="004C0BD3"/>
    <w:rsid w:val="004C5B25"/>
    <w:rsid w:val="004D1C84"/>
    <w:rsid w:val="004D60AA"/>
    <w:rsid w:val="004F0E65"/>
    <w:rsid w:val="004F0FB3"/>
    <w:rsid w:val="004F19DF"/>
    <w:rsid w:val="004F3F6C"/>
    <w:rsid w:val="004F489E"/>
    <w:rsid w:val="00511A4A"/>
    <w:rsid w:val="00516267"/>
    <w:rsid w:val="005214AF"/>
    <w:rsid w:val="0052231C"/>
    <w:rsid w:val="005238EC"/>
    <w:rsid w:val="00535213"/>
    <w:rsid w:val="00536592"/>
    <w:rsid w:val="00544079"/>
    <w:rsid w:val="00547ED0"/>
    <w:rsid w:val="00557911"/>
    <w:rsid w:val="00562E45"/>
    <w:rsid w:val="00571C95"/>
    <w:rsid w:val="00583AA1"/>
    <w:rsid w:val="00587BB9"/>
    <w:rsid w:val="005921A2"/>
    <w:rsid w:val="00593C83"/>
    <w:rsid w:val="005971D8"/>
    <w:rsid w:val="005A1BB6"/>
    <w:rsid w:val="005A3236"/>
    <w:rsid w:val="005A7F36"/>
    <w:rsid w:val="005C11E7"/>
    <w:rsid w:val="005C2808"/>
    <w:rsid w:val="005C5244"/>
    <w:rsid w:val="005D26BD"/>
    <w:rsid w:val="005D39D9"/>
    <w:rsid w:val="0060289C"/>
    <w:rsid w:val="006041D0"/>
    <w:rsid w:val="00617CAF"/>
    <w:rsid w:val="00617D1C"/>
    <w:rsid w:val="00627D5C"/>
    <w:rsid w:val="00641BD0"/>
    <w:rsid w:val="0064641C"/>
    <w:rsid w:val="00653981"/>
    <w:rsid w:val="0065661B"/>
    <w:rsid w:val="0066720C"/>
    <w:rsid w:val="0066763B"/>
    <w:rsid w:val="00673028"/>
    <w:rsid w:val="00677A57"/>
    <w:rsid w:val="006855AC"/>
    <w:rsid w:val="006877C8"/>
    <w:rsid w:val="00692FB1"/>
    <w:rsid w:val="006979ED"/>
    <w:rsid w:val="006D45A1"/>
    <w:rsid w:val="006E0EE0"/>
    <w:rsid w:val="006E215E"/>
    <w:rsid w:val="006E7110"/>
    <w:rsid w:val="006E7126"/>
    <w:rsid w:val="006F0C49"/>
    <w:rsid w:val="006F0C9A"/>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56FB"/>
    <w:rsid w:val="007A7262"/>
    <w:rsid w:val="007B5171"/>
    <w:rsid w:val="007B6ED6"/>
    <w:rsid w:val="007C4BC9"/>
    <w:rsid w:val="007D05F7"/>
    <w:rsid w:val="007D3976"/>
    <w:rsid w:val="007D6CA4"/>
    <w:rsid w:val="007D7777"/>
    <w:rsid w:val="007E71C7"/>
    <w:rsid w:val="007F0054"/>
    <w:rsid w:val="007F2A42"/>
    <w:rsid w:val="007F5099"/>
    <w:rsid w:val="007F5248"/>
    <w:rsid w:val="007F6AEE"/>
    <w:rsid w:val="00805892"/>
    <w:rsid w:val="008218DC"/>
    <w:rsid w:val="00850752"/>
    <w:rsid w:val="00862DDF"/>
    <w:rsid w:val="00864B67"/>
    <w:rsid w:val="008740E0"/>
    <w:rsid w:val="00886E21"/>
    <w:rsid w:val="0089262C"/>
    <w:rsid w:val="00893F77"/>
    <w:rsid w:val="008953FA"/>
    <w:rsid w:val="008A36E1"/>
    <w:rsid w:val="008B100A"/>
    <w:rsid w:val="008B3577"/>
    <w:rsid w:val="008C44B0"/>
    <w:rsid w:val="008C4EB9"/>
    <w:rsid w:val="008D5326"/>
    <w:rsid w:val="008E5E8E"/>
    <w:rsid w:val="008E6807"/>
    <w:rsid w:val="008F0887"/>
    <w:rsid w:val="008F4644"/>
    <w:rsid w:val="008F4CBE"/>
    <w:rsid w:val="00900890"/>
    <w:rsid w:val="009056D6"/>
    <w:rsid w:val="009060EB"/>
    <w:rsid w:val="00911C4B"/>
    <w:rsid w:val="0091597F"/>
    <w:rsid w:val="00954859"/>
    <w:rsid w:val="00962296"/>
    <w:rsid w:val="00967F65"/>
    <w:rsid w:val="009717C9"/>
    <w:rsid w:val="00974A6D"/>
    <w:rsid w:val="00986594"/>
    <w:rsid w:val="009A234C"/>
    <w:rsid w:val="009B320D"/>
    <w:rsid w:val="009B3853"/>
    <w:rsid w:val="009C0060"/>
    <w:rsid w:val="009C75A9"/>
    <w:rsid w:val="009D0A95"/>
    <w:rsid w:val="009D57F3"/>
    <w:rsid w:val="009F12B3"/>
    <w:rsid w:val="00A173E2"/>
    <w:rsid w:val="00A200D3"/>
    <w:rsid w:val="00A20B65"/>
    <w:rsid w:val="00A21C25"/>
    <w:rsid w:val="00A30F94"/>
    <w:rsid w:val="00A40862"/>
    <w:rsid w:val="00A429F6"/>
    <w:rsid w:val="00A5114A"/>
    <w:rsid w:val="00A524E4"/>
    <w:rsid w:val="00A5676A"/>
    <w:rsid w:val="00A57043"/>
    <w:rsid w:val="00A70102"/>
    <w:rsid w:val="00A76086"/>
    <w:rsid w:val="00A8545E"/>
    <w:rsid w:val="00A90B7A"/>
    <w:rsid w:val="00AB4F5A"/>
    <w:rsid w:val="00AC09CB"/>
    <w:rsid w:val="00AC296B"/>
    <w:rsid w:val="00AC40D9"/>
    <w:rsid w:val="00AC7D3C"/>
    <w:rsid w:val="00AD08FD"/>
    <w:rsid w:val="00AD1805"/>
    <w:rsid w:val="00AD4420"/>
    <w:rsid w:val="00AE773F"/>
    <w:rsid w:val="00AF09B4"/>
    <w:rsid w:val="00AF309C"/>
    <w:rsid w:val="00AF6802"/>
    <w:rsid w:val="00B04DD5"/>
    <w:rsid w:val="00B1760C"/>
    <w:rsid w:val="00B259A3"/>
    <w:rsid w:val="00B2633A"/>
    <w:rsid w:val="00B34A9D"/>
    <w:rsid w:val="00B35E3C"/>
    <w:rsid w:val="00B529BC"/>
    <w:rsid w:val="00B60844"/>
    <w:rsid w:val="00B643FD"/>
    <w:rsid w:val="00B72240"/>
    <w:rsid w:val="00B75DE7"/>
    <w:rsid w:val="00B7628A"/>
    <w:rsid w:val="00B85F3C"/>
    <w:rsid w:val="00BA1564"/>
    <w:rsid w:val="00BA2C70"/>
    <w:rsid w:val="00BA392E"/>
    <w:rsid w:val="00BA60F5"/>
    <w:rsid w:val="00BA7590"/>
    <w:rsid w:val="00BB7E39"/>
    <w:rsid w:val="00BD30DF"/>
    <w:rsid w:val="00BD562F"/>
    <w:rsid w:val="00BE02DE"/>
    <w:rsid w:val="00BE2B85"/>
    <w:rsid w:val="00BE38A6"/>
    <w:rsid w:val="00BE3AA7"/>
    <w:rsid w:val="00BF0354"/>
    <w:rsid w:val="00BF53BB"/>
    <w:rsid w:val="00BF579E"/>
    <w:rsid w:val="00BF7D32"/>
    <w:rsid w:val="00BF7EB9"/>
    <w:rsid w:val="00C105B0"/>
    <w:rsid w:val="00C1349B"/>
    <w:rsid w:val="00C156C3"/>
    <w:rsid w:val="00C207BB"/>
    <w:rsid w:val="00C24E59"/>
    <w:rsid w:val="00C34AB4"/>
    <w:rsid w:val="00C43765"/>
    <w:rsid w:val="00C46F55"/>
    <w:rsid w:val="00C53B32"/>
    <w:rsid w:val="00C66BEA"/>
    <w:rsid w:val="00C73837"/>
    <w:rsid w:val="00C830C4"/>
    <w:rsid w:val="00C910CB"/>
    <w:rsid w:val="00CA59D8"/>
    <w:rsid w:val="00CA6BA5"/>
    <w:rsid w:val="00CA7F2F"/>
    <w:rsid w:val="00CB382B"/>
    <w:rsid w:val="00CB4A50"/>
    <w:rsid w:val="00CB4BDA"/>
    <w:rsid w:val="00CC0432"/>
    <w:rsid w:val="00CC123C"/>
    <w:rsid w:val="00CC399C"/>
    <w:rsid w:val="00CE0860"/>
    <w:rsid w:val="00CE3FAE"/>
    <w:rsid w:val="00CE73C2"/>
    <w:rsid w:val="00CE7F66"/>
    <w:rsid w:val="00D04595"/>
    <w:rsid w:val="00D14E4C"/>
    <w:rsid w:val="00D22E19"/>
    <w:rsid w:val="00D26D8F"/>
    <w:rsid w:val="00D33FB9"/>
    <w:rsid w:val="00D60D0A"/>
    <w:rsid w:val="00D7085C"/>
    <w:rsid w:val="00D72954"/>
    <w:rsid w:val="00D72F93"/>
    <w:rsid w:val="00D8343A"/>
    <w:rsid w:val="00D94118"/>
    <w:rsid w:val="00DB4F42"/>
    <w:rsid w:val="00DC7E62"/>
    <w:rsid w:val="00DE0B1F"/>
    <w:rsid w:val="00DE1EDE"/>
    <w:rsid w:val="00DF0FAC"/>
    <w:rsid w:val="00DF286E"/>
    <w:rsid w:val="00E016C0"/>
    <w:rsid w:val="00E038FA"/>
    <w:rsid w:val="00E146A5"/>
    <w:rsid w:val="00E223C9"/>
    <w:rsid w:val="00E25A0E"/>
    <w:rsid w:val="00E32613"/>
    <w:rsid w:val="00E35DA7"/>
    <w:rsid w:val="00E375C7"/>
    <w:rsid w:val="00E40F9E"/>
    <w:rsid w:val="00E46010"/>
    <w:rsid w:val="00E5653F"/>
    <w:rsid w:val="00E603DC"/>
    <w:rsid w:val="00E64F62"/>
    <w:rsid w:val="00E65758"/>
    <w:rsid w:val="00E83E70"/>
    <w:rsid w:val="00E86561"/>
    <w:rsid w:val="00E86623"/>
    <w:rsid w:val="00E87875"/>
    <w:rsid w:val="00E962F5"/>
    <w:rsid w:val="00E9689F"/>
    <w:rsid w:val="00EA3A03"/>
    <w:rsid w:val="00ED11D6"/>
    <w:rsid w:val="00EF0700"/>
    <w:rsid w:val="00F014B3"/>
    <w:rsid w:val="00F042E1"/>
    <w:rsid w:val="00F05312"/>
    <w:rsid w:val="00F06D77"/>
    <w:rsid w:val="00F137AC"/>
    <w:rsid w:val="00F16591"/>
    <w:rsid w:val="00F231EE"/>
    <w:rsid w:val="00F26698"/>
    <w:rsid w:val="00F33923"/>
    <w:rsid w:val="00F355B1"/>
    <w:rsid w:val="00F37D4A"/>
    <w:rsid w:val="00F5113D"/>
    <w:rsid w:val="00F65FC6"/>
    <w:rsid w:val="00F766D0"/>
    <w:rsid w:val="00F82D97"/>
    <w:rsid w:val="00F847A4"/>
    <w:rsid w:val="00F847E7"/>
    <w:rsid w:val="00F96E3B"/>
    <w:rsid w:val="00FA005C"/>
    <w:rsid w:val="00FC6429"/>
    <w:rsid w:val="00FC66CE"/>
    <w:rsid w:val="00FD0D7C"/>
    <w:rsid w:val="00FD10F8"/>
    <w:rsid w:val="00FD1E57"/>
    <w:rsid w:val="00FE0020"/>
    <w:rsid w:val="00FE05B0"/>
    <w:rsid w:val="00FE47F1"/>
    <w:rsid w:val="00FE65A7"/>
    <w:rsid w:val="00FE723F"/>
    <w:rsid w:val="00FF4A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FDF2BE6-76F6-4A97-AAB1-1BD10255F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23937"/>
    <w:pPr>
      <w:spacing w:after="120" w:line="300" w:lineRule="exact"/>
      <w:jc w:val="both"/>
    </w:pPr>
    <w:rPr>
      <w:rFonts w:ascii="Roboto Slab Light" w:hAnsi="Roboto Slab Light"/>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B35E3C"/>
    <w:rPr>
      <w:color w:val="auto"/>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F33923"/>
    <w:pPr>
      <w:spacing w:after="360"/>
    </w:pPr>
    <w:rPr>
      <w:rFonts w:ascii="Roboto Light" w:hAnsi="Roboto Light"/>
      <w:color w:val="000000" w:themeColor="text1"/>
    </w:rPr>
  </w:style>
  <w:style w:type="character" w:styleId="Funotenzeichen">
    <w:name w:val="footnote reference"/>
    <w:semiHidden/>
    <w:rsid w:val="00262D8D"/>
    <w:rPr>
      <w:sz w:val="16"/>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AF09B4"/>
    <w:pPr>
      <w:tabs>
        <w:tab w:val="left" w:pos="284"/>
      </w:tabs>
      <w:spacing w:after="0" w:line="240" w:lineRule="auto"/>
      <w:ind w:left="284" w:hanging="284"/>
      <w:jc w:val="left"/>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E40F9E"/>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240" w:after="24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1A7669"/>
    <w:pPr>
      <w:spacing w:before="6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1A7669"/>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tinkerpop/gremlin/wiki" TargetMode="External"/><Relationship Id="rId1" Type="http://schemas.openxmlformats.org/officeDocument/2006/relationships/hyperlink" Target="http://neo4j.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6336B-3378-43BB-AC2E-5AB555EBC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000</Words>
  <Characters>28505</Characters>
  <Application>Microsoft Office Word</Application>
  <DocSecurity>0</DocSecurity>
  <Lines>237</Lines>
  <Paragraphs>6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3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Fannon</cp:lastModifiedBy>
  <cp:revision>292</cp:revision>
  <cp:lastPrinted>2014-12-30T12:47:00Z</cp:lastPrinted>
  <dcterms:created xsi:type="dcterms:W3CDTF">2014-10-24T08:21:00Z</dcterms:created>
  <dcterms:modified xsi:type="dcterms:W3CDTF">2014-12-31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antic Web</vt:lpwstr>
  </property>
  <property fmtid="{D5CDD505-2E9C-101B-9397-08002B2CF9AE}" pid="3" name="CitaviDocumentProperty_11">
    <vt:lpwstr>Überschrift 1</vt:lpwstr>
  </property>
  <property fmtid="{D5CDD505-2E9C-101B-9397-08002B2CF9AE}" pid="4" name="CitaviDocumentProperty_12">
    <vt:lpwstr>Zitat</vt:lpwstr>
  </property>
  <property fmtid="{D5CDD505-2E9C-101B-9397-08002B2CF9AE}" pid="5" name="CitaviDocumentProperty_16">
    <vt:lpwstr>Untertitel</vt:lpwstr>
  </property>
  <property fmtid="{D5CDD505-2E9C-101B-9397-08002B2CF9AE}" pid="6" name="CitaviDocumentProperty_13">
    <vt:lpwstr>Zitat</vt:lpwstr>
  </property>
  <property fmtid="{D5CDD505-2E9C-101B-9397-08002B2CF9AE}" pid="7" name="CitaviDocumentProperty_15">
    <vt:lpwstr>Zitat</vt:lpwstr>
  </property>
  <property fmtid="{D5CDD505-2E9C-101B-9397-08002B2CF9AE}" pid="8" name="CitaviDocumentProperty_17">
    <vt:lpwstr>Standard</vt:lpwstr>
  </property>
  <property fmtid="{D5CDD505-2E9C-101B-9397-08002B2CF9AE}" pid="9" name="CitaviDocumentProperty_24">
    <vt:lpwstr>True</vt:lpwstr>
  </property>
  <property fmtid="{D5CDD505-2E9C-101B-9397-08002B2CF9AE}" pid="10" name="CitaviDocumentProperty_2">
    <vt:lpwstr>2</vt:lpwstr>
  </property>
  <property fmtid="{D5CDD505-2E9C-101B-9397-08002B2CF9AE}" pid="11" name="CitaviDocumentProperty_3">
    <vt:lpwstr>2</vt:lpwstr>
  </property>
  <property fmtid="{D5CDD505-2E9C-101B-9397-08002B2CF9AE}" pid="12" name="CitaviDocumentProperty_0">
    <vt:lpwstr>f1ed8f7d-1c65-4f06-ad48-3e96e725bea1</vt:lpwstr>
  </property>
  <property fmtid="{D5CDD505-2E9C-101B-9397-08002B2CF9AE}" pid="13" name="CitaviDocumentProperty_8">
    <vt:lpwstr>D:\Daten\Citavi 4\Projects\Semantic Web\Semantic Web.ctv4</vt:lpwstr>
  </property>
  <property fmtid="{D5CDD505-2E9C-101B-9397-08002B2CF9AE}" pid="14" name="CitaviDocumentProperty_6">
    <vt:lpwstr>True</vt:lpwstr>
  </property>
  <property fmtid="{D5CDD505-2E9C-101B-9397-08002B2CF9AE}" pid="15" name="CitaviDocumentProperty_1">
    <vt:lpwstr>4.4.0.28</vt:lpwstr>
  </property>
</Properties>
</file>